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3E8A0D97" w:rsidR="00C17356" w:rsidRPr="00DF084F" w:rsidRDefault="008F3730" w:rsidP="00AC2C1A">
      <w:pPr>
        <w:pStyle w:val="Heading2"/>
        <w:jc w:val="center"/>
        <w:rPr>
          <w:rFonts w:cs="Times New Roman"/>
        </w:rPr>
      </w:pPr>
      <w:r w:rsidRPr="00DF084F">
        <w:rPr>
          <w:rFonts w:ascii="Kohinoor Devanagari" w:hAnsi="Kohinoor Devanagari" w:cs="Kohinoor Devanagari"/>
        </w:rPr>
        <w:t>मानवधर्मशास्त्र</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5EF6948" w:rsidR="008F3730" w:rsidRPr="00B929B0" w:rsidRDefault="008F3730" w:rsidP="008F3730">
      <w:pPr>
        <w:jc w:val="center"/>
        <w:rPr>
          <w:sz w:val="40"/>
          <w:szCs w:val="40"/>
          <w:vertAlign w:val="superscript"/>
        </w:rPr>
      </w:pPr>
      <w:r w:rsidRPr="00DF084F">
        <w:rPr>
          <w:sz w:val="44"/>
          <w:szCs w:val="44"/>
        </w:rPr>
        <w:t xml:space="preserve">context of </w:t>
      </w:r>
      <w:r w:rsidRPr="00B929B0">
        <w:rPr>
          <w:sz w:val="44"/>
          <w:szCs w:val="44"/>
        </w:rPr>
        <w:t>religions of man</w:t>
      </w:r>
    </w:p>
    <w:p w14:paraId="381C94CB" w14:textId="77777777" w:rsidR="008F3730" w:rsidRPr="00DF084F" w:rsidRDefault="008F3730" w:rsidP="008F3730"/>
    <w:p w14:paraId="3B8512A7" w14:textId="77777777" w:rsidR="008F3730" w:rsidRPr="00DF084F" w:rsidRDefault="008F3730" w:rsidP="008F3730">
      <w:pPr>
        <w:spacing w:before="170" w:after="170"/>
        <w:jc w:val="center"/>
      </w:pPr>
      <w:r w:rsidRPr="00DF084F">
        <w:t>(</w:t>
      </w:r>
      <w:proofErr w:type="gramStart"/>
      <w:r w:rsidRPr="00DF084F">
        <w:rPr>
          <w:i/>
          <w:iCs/>
        </w:rPr>
        <w:t>f</w:t>
      </w:r>
      <w:r w:rsidRPr="00DF084F">
        <w:t> :</w:t>
      </w:r>
      <w:proofErr w:type="gramEnd"/>
      <w:r w:rsidRPr="00DF084F">
        <w:t xml:space="preserve"> X </w:t>
      </w:r>
      <w:r w:rsidRPr="00DF084F">
        <w:rPr>
          <w:rFonts w:eastAsia="Lucida Grande"/>
        </w:rPr>
        <w:t>→</w:t>
      </w:r>
      <w:r w:rsidRPr="00DF084F">
        <w:t xml:space="preserve"> 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3B1C2313" w14:textId="77777777" w:rsidR="008F3730" w:rsidRPr="00DF084F" w:rsidRDefault="008F3730" w:rsidP="008F3730">
      <w:pPr>
        <w:spacing w:before="170" w:after="170"/>
        <w:jc w:val="center"/>
      </w:pPr>
    </w:p>
    <w:p w14:paraId="417A6BC4" w14:textId="77777777" w:rsidR="008F3730" w:rsidRPr="00DF084F" w:rsidRDefault="008F3730" w:rsidP="008F3730">
      <w:pPr>
        <w:spacing w:before="170" w:after="170"/>
        <w:jc w:val="center"/>
      </w:pPr>
    </w:p>
    <w:p w14:paraId="28D431CA" w14:textId="77777777" w:rsidR="008F3730" w:rsidRPr="00DF084F" w:rsidRDefault="008F3730" w:rsidP="00B929B0">
      <w:pPr>
        <w:spacing w:before="170" w:after="170"/>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2A603B5A"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4ED234E4" w14:textId="48D1A77D" w:rsidR="00767CAA" w:rsidRPr="00DF084F" w:rsidRDefault="00767CAA" w:rsidP="00E506AF">
      <w:pPr>
        <w:pStyle w:val="Heading2"/>
        <w:rPr>
          <w:rFonts w:cs="Times New Roman"/>
        </w:rP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6414C904" w:rsidR="00A3081C" w:rsidRPr="005F5935" w:rsidRDefault="00CD738A" w:rsidP="00A3081C">
      <w:r w:rsidRPr="00CD738A">
        <w:t xml:space="preserve">Published in </w:t>
      </w:r>
      <w:r w:rsidRPr="005D1D8D">
        <w:rPr>
          <w:rFonts w:ascii="Gujarati MT" w:hAnsi="Gujarati MT" w:cs="Gujarati MT"/>
        </w:rPr>
        <w:t>કલા નગરી</w:t>
      </w:r>
      <w:r w:rsidRPr="00CD738A">
        <w:t xml:space="preserve">, </w:t>
      </w:r>
      <w:r w:rsidRPr="004D08B7">
        <w:rPr>
          <w:i/>
          <w:iCs/>
        </w:rPr>
        <w:t>kalā nagarī</w:t>
      </w:r>
      <w:r w:rsidRPr="00CD738A">
        <w:t xml:space="preserve">: “city of art” by </w:t>
      </w:r>
      <w:r w:rsidRPr="005D1D8D">
        <w:rPr>
          <w:rFonts w:ascii="Gujarati MT" w:hAnsi="Gujarati MT" w:cs="Gujarati MT"/>
        </w:rPr>
        <w:t>મન</w:t>
      </w:r>
      <w:r w:rsidRPr="00CD738A">
        <w:t xml:space="preserve">, </w:t>
      </w:r>
      <w:r w:rsidRPr="004D08B7">
        <w:rPr>
          <w:i/>
          <w:iCs/>
        </w:rPr>
        <w:t>man</w:t>
      </w:r>
      <w:r w:rsidRPr="00CD738A">
        <w:t>: “mind”</w:t>
      </w:r>
      <w:r w:rsidR="005F5935" w:rsidRPr="005F5935">
        <w:rPr>
          <w:rStyle w:val="Annotation"/>
          <w:highlight w:val="white"/>
          <w:vertAlign w:val="superscript"/>
        </w:rPr>
        <w:footnoteReference w:id="1"/>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4F58A62D" w:rsidR="00A3081C" w:rsidRPr="00DF084F" w:rsidRDefault="00A3081C" w:rsidP="00A3081C">
      <w:r w:rsidRPr="00DF084F">
        <w:t>Name: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5EA8C5B" w14:textId="164F97E2" w:rsidR="00F931F4" w:rsidRPr="00055EA7" w:rsidRDefault="00F931F4" w:rsidP="00F931F4">
      <w:pPr>
        <w:pStyle w:val="Quote"/>
        <w:rPr>
          <w:i/>
          <w:iCs/>
          <w:sz w:val="22"/>
          <w:szCs w:val="22"/>
        </w:r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2"/>
      </w:r>
    </w:p>
    <w:p w14:paraId="11E4783C" w14:textId="369590EA" w:rsidR="00F931F4" w:rsidRPr="00F931F4" w:rsidRDefault="00F931F4" w:rsidP="00F931F4">
      <w:pPr>
        <w:sectPr w:rsidR="00F931F4" w:rsidRPr="00F931F4">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3"/>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4"/>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5"/>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6"/>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7"/>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8"/>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9"/>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0"/>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1"/>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2"/>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3"/>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29B844D0"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883548">
        <w:rPr>
          <w:color w:val="000000" w:themeColor="text1"/>
        </w:rPr>
        <w:t>w</w:t>
      </w:r>
      <w:r w:rsidR="00074619" w:rsidRPr="00074619">
        <w:rPr>
          <w:color w:val="000000" w:themeColor="text1"/>
        </w:rPr>
        <w:t xml:space="preserve">ords of the </w:t>
      </w:r>
      <w:r w:rsidR="00883548">
        <w:rPr>
          <w:color w:val="000000" w:themeColor="text1"/>
        </w:rPr>
        <w:t>d</w:t>
      </w:r>
      <w:r w:rsidR="00074619" w:rsidRPr="00074619">
        <w:rPr>
          <w:color w:val="000000" w:themeColor="text1"/>
        </w:rPr>
        <w:t>octrine</w:t>
      </w:r>
      <w:r w:rsidRPr="00F81045">
        <w:rPr>
          <w:color w:val="000000" w:themeColor="text1"/>
        </w:rPr>
        <w:t>”</w:t>
      </w:r>
    </w:p>
    <w:p w14:paraId="4527DCE6" w14:textId="7C75EC6B"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s</w:t>
      </w:r>
      <w:r w:rsidRPr="00F81045">
        <w:rPr>
          <w:color w:val="000000" w:themeColor="text1"/>
        </w:rPr>
        <w:t xml:space="preserve">ong of </w:t>
      </w:r>
      <w:r w:rsidR="00883548">
        <w:rPr>
          <w:color w:val="000000" w:themeColor="text1"/>
        </w:rPr>
        <w:t>g</w:t>
      </w:r>
      <w:r w:rsidRPr="00F81045">
        <w:rPr>
          <w:color w:val="000000" w:themeColor="text1"/>
        </w:rPr>
        <w:t>od”</w:t>
      </w:r>
    </w:p>
    <w:p w14:paraId="255249C2" w14:textId="1DA28C18"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God's</w:t>
      </w:r>
      <w:r w:rsidR="000C5B1E">
        <w:rPr>
          <w:color w:val="000000" w:themeColor="text1"/>
        </w:rPr>
        <w:t xml:space="preserve"> </w:t>
      </w:r>
      <w:r w:rsidR="00A71B07">
        <w:rPr>
          <w:color w:val="000000" w:themeColor="text1"/>
        </w:rPr>
        <w:t>G</w:t>
      </w:r>
      <w:r w:rsidR="00F85239" w:rsidRPr="003F0E12">
        <w:rPr>
          <w:color w:val="000000" w:themeColor="text1"/>
        </w:rPr>
        <w:t>ood</w:t>
      </w:r>
      <w:r w:rsidR="000C5B1E">
        <w:rPr>
          <w:color w:val="000000" w:themeColor="text1"/>
        </w:rPr>
        <w:t xml:space="preserve"> </w:t>
      </w:r>
      <w:r w:rsidR="00A71B07">
        <w:rPr>
          <w:color w:val="000000" w:themeColor="text1"/>
        </w:rPr>
        <w:t>N</w:t>
      </w:r>
      <w:r w:rsidR="00F85239" w:rsidRPr="003F0E12">
        <w:rPr>
          <w:color w:val="000000" w:themeColor="text1"/>
        </w:rPr>
        <w:t>ews</w:t>
      </w:r>
      <w:r w:rsidRPr="003F0E12">
        <w:rPr>
          <w:color w:val="000000" w:themeColor="text1"/>
        </w:rPr>
        <w:t xml:space="preserve"> </w:t>
      </w:r>
      <w:r w:rsidR="00BA5908">
        <w:rPr>
          <w:color w:val="000000" w:themeColor="text1"/>
        </w:rPr>
        <w:t>a</w:t>
      </w:r>
      <w:r w:rsidRPr="003F0E12">
        <w:rPr>
          <w:color w:val="000000" w:themeColor="text1"/>
        </w:rPr>
        <w:t>ccording to John</w:t>
      </w:r>
      <w:r w:rsidR="00E85D03" w:rsidRPr="003F0E12">
        <w:rPr>
          <w:color w:val="000000" w:themeColor="text1"/>
        </w:rPr>
        <w:t>”</w:t>
      </w:r>
    </w:p>
    <w:p w14:paraId="60E46806" w14:textId="640D6407"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6A6CA585" w:rsidR="00E85D03" w:rsidRPr="00F81045" w:rsidRDefault="003C3F91" w:rsidP="00A83E05">
      <w:pPr>
        <w:shd w:val="clear" w:color="auto" w:fill="FDFDFD"/>
        <w:spacing w:line="276" w:lineRule="auto"/>
        <w:ind w:left="720"/>
        <w:rPr>
          <w:color w:val="000000" w:themeColor="text1"/>
        </w:rPr>
      </w:pPr>
      <w:r>
        <w:rPr>
          <w:color w:val="000000" w:themeColor="text1"/>
        </w:rPr>
        <w:t>1788</w:t>
      </w:r>
      <w:r w:rsidR="00E85D03" w:rsidRPr="00F81045">
        <w:rPr>
          <w:color w:val="000000" w:themeColor="text1"/>
        </w:rPr>
        <w:t xml:space="preserve"> </w:t>
      </w:r>
      <w:r w:rsidR="006C5881" w:rsidRPr="00F81045">
        <w:rPr>
          <w:i/>
          <w:iCs/>
          <w:color w:val="000000" w:themeColor="text1"/>
        </w:rPr>
        <w:t xml:space="preserve">The </w:t>
      </w:r>
      <w:r w:rsidR="00E85D03"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A Collection of Essays, Written in Favour of the New Constitution, as Agreed upon by the Federal Convention, September 17, 1787</w:t>
      </w:r>
      <w:r w:rsidR="00E85F0F" w:rsidRPr="00F81045">
        <w:rPr>
          <w:color w:val="000000" w:themeColor="text1"/>
          <w:shd w:val="clear" w:color="auto" w:fill="FFFFFF"/>
        </w:rPr>
        <w:t>”</w:t>
      </w:r>
    </w:p>
    <w:p w14:paraId="7F110F9A" w14:textId="01EC89BC" w:rsidR="00CE2C2B" w:rsidRPr="00CE2C2B" w:rsidRDefault="003C3F91" w:rsidP="00CE2C2B">
      <w:pPr>
        <w:shd w:val="clear" w:color="auto" w:fill="FDFDFD"/>
        <w:spacing w:line="276" w:lineRule="auto"/>
        <w:ind w:left="720"/>
        <w:rPr>
          <w:color w:val="000000" w:themeColor="text1"/>
          <w:shd w:val="clear" w:color="auto" w:fill="FFFFFF"/>
        </w:rPr>
      </w:pPr>
      <w:r>
        <w:rPr>
          <w:color w:val="000000" w:themeColor="text1"/>
        </w:rPr>
        <w:t>1789</w:t>
      </w:r>
      <w:r w:rsidR="00E85D03" w:rsidRPr="00996BA1">
        <w:rPr>
          <w:color w:val="000000" w:themeColor="text1"/>
        </w:rPr>
        <w:t xml:space="preserve"> </w:t>
      </w:r>
      <w:r w:rsidR="00996BA1" w:rsidRPr="00996BA1">
        <w:rPr>
          <w:i/>
          <w:iCs/>
          <w:color w:val="202122"/>
          <w:lang w:val="fr-FR"/>
        </w:rPr>
        <w:t>Qu'est-ce que le Tiers-</w:t>
      </w:r>
      <w:proofErr w:type="gramStart"/>
      <w:r w:rsidR="00996BA1" w:rsidRPr="00996BA1">
        <w:rPr>
          <w:i/>
          <w:iCs/>
          <w:color w:val="202122"/>
          <w:lang w:val="fr-FR"/>
        </w:rPr>
        <w:t>État?</w:t>
      </w:r>
      <w:r w:rsidR="00E85D03" w:rsidRPr="00996BA1">
        <w:rPr>
          <w:color w:val="000000" w:themeColor="text1"/>
        </w:rPr>
        <w:t>:</w:t>
      </w:r>
      <w:proofErr w:type="gramEnd"/>
      <w:r w:rsidR="00E85D03"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6ACE284A" w:rsidR="00E85D03" w:rsidRDefault="003C3F91" w:rsidP="00A83E05">
      <w:pPr>
        <w:shd w:val="clear" w:color="auto" w:fill="FDFDFD"/>
        <w:spacing w:line="276" w:lineRule="auto"/>
        <w:ind w:left="720"/>
        <w:rPr>
          <w:color w:val="000000" w:themeColor="text1"/>
          <w:shd w:val="clear" w:color="auto" w:fill="FFFFFF"/>
        </w:rPr>
      </w:pPr>
      <w:r>
        <w:rPr>
          <w:color w:val="000000" w:themeColor="text1"/>
        </w:rPr>
        <w:t>1848</w:t>
      </w:r>
      <w:r w:rsidR="00E85D03" w:rsidRPr="00F81045">
        <w:rPr>
          <w:color w:val="000000" w:themeColor="text1"/>
        </w:rPr>
        <w:t xml:space="preserve"> </w:t>
      </w:r>
      <w:r w:rsidR="00E85D03" w:rsidRPr="00F81045">
        <w:rPr>
          <w:i/>
          <w:iCs/>
          <w:color w:val="000000" w:themeColor="text1"/>
        </w:rPr>
        <w:t>Manifest der Kommunistischen Partei</w:t>
      </w:r>
      <w:r w:rsidR="00E85D03" w:rsidRPr="00F81045">
        <w:rPr>
          <w:color w:val="000000" w:themeColor="text1"/>
        </w:rPr>
        <w:t xml:space="preserve">: “Manifesto of the Communist </w:t>
      </w:r>
      <w:proofErr w:type="gramStart"/>
      <w:r w:rsidR="00E85D03" w:rsidRPr="00F81045">
        <w:rPr>
          <w:color w:val="000000" w:themeColor="text1"/>
        </w:rPr>
        <w:t>Party</w:t>
      </w:r>
      <w:proofErr w:type="gramEnd"/>
      <w:r w:rsidR="00E85F0F" w:rsidRPr="00F81045">
        <w:rPr>
          <w:color w:val="000000" w:themeColor="text1"/>
          <w:shd w:val="clear" w:color="auto" w:fill="FFFFFF"/>
        </w:rPr>
        <w:t>”</w:t>
      </w:r>
    </w:p>
    <w:p w14:paraId="5895F098" w14:textId="73BC2CC1" w:rsidR="00E85D03" w:rsidRDefault="001E7F09" w:rsidP="00A83E05">
      <w:pPr>
        <w:shd w:val="clear" w:color="auto" w:fill="FDFDFD"/>
        <w:spacing w:line="276" w:lineRule="auto"/>
        <w:ind w:left="720"/>
        <w:rPr>
          <w:color w:val="000000" w:themeColor="text1"/>
          <w:shd w:val="clear" w:color="auto" w:fill="FFFFFF"/>
        </w:rPr>
      </w:pPr>
      <w:r>
        <w:rPr>
          <w:color w:val="000000" w:themeColor="text1"/>
        </w:rPr>
        <w:t>19</w:t>
      </w:r>
      <w:r w:rsidR="00CE2C2B">
        <w:rPr>
          <w:color w:val="000000" w:themeColor="text1"/>
        </w:rPr>
        <w:t>3</w:t>
      </w:r>
      <w:r>
        <w:rPr>
          <w:color w:val="000000" w:themeColor="text1"/>
        </w:rPr>
        <w:t>2</w:t>
      </w:r>
      <w:r w:rsidR="00E85D03" w:rsidRPr="00F81045">
        <w:rPr>
          <w:color w:val="000000" w:themeColor="text1"/>
        </w:rPr>
        <w:t xml:space="preserve"> </w:t>
      </w:r>
      <w:r w:rsidR="00E85D03" w:rsidRPr="00F81045">
        <w:rPr>
          <w:i/>
          <w:iCs/>
          <w:color w:val="000000" w:themeColor="text1"/>
        </w:rPr>
        <w:t xml:space="preserve">La </w:t>
      </w:r>
      <w:r w:rsidR="00F91BD3">
        <w:rPr>
          <w:i/>
          <w:iCs/>
          <w:color w:val="000000" w:themeColor="text1"/>
        </w:rPr>
        <w:t>D</w:t>
      </w:r>
      <w:r w:rsidR="00E85D03" w:rsidRPr="00F81045">
        <w:rPr>
          <w:i/>
          <w:iCs/>
          <w:color w:val="000000" w:themeColor="text1"/>
        </w:rPr>
        <w:t xml:space="preserve">ottrina del </w:t>
      </w:r>
      <w:r w:rsidR="00F91BD3">
        <w:rPr>
          <w:i/>
          <w:iCs/>
          <w:color w:val="000000" w:themeColor="text1"/>
        </w:rPr>
        <w:t>F</w:t>
      </w:r>
      <w:r w:rsidR="00E85D03" w:rsidRPr="00F81045">
        <w:rPr>
          <w:i/>
          <w:iCs/>
          <w:color w:val="000000" w:themeColor="text1"/>
        </w:rPr>
        <w:t>ascismo</w:t>
      </w:r>
      <w:r w:rsidR="00E85D03"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4"/>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6"/>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7"/>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8"/>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19"/>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0"/>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1"/>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2"/>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8BBB696" w:rsidR="00C31E89" w:rsidRDefault="00E440B2" w:rsidP="00C31E89">
      <w:pPr>
        <w:pStyle w:val="NormalWeb"/>
        <w:ind w:left="850"/>
        <w:rPr>
          <w:color w:val="000000"/>
        </w:rPr>
      </w:pPr>
      <w:r>
        <w:rPr>
          <w:color w:val="000000"/>
        </w:rPr>
        <w:t xml:space="preserve">From the Unmainfested all the mainfestations proceed at the coming of day; at the coming of </w:t>
      </w:r>
      <w:proofErr w:type="gramStart"/>
      <w:r>
        <w:rPr>
          <w:color w:val="000000"/>
        </w:rPr>
        <w:t>night</w:t>
      </w:r>
      <w:proofErr w:type="gramEnd"/>
      <w:r>
        <w:rPr>
          <w:color w:val="000000"/>
        </w:rPr>
        <w:t xml:space="preserve"> they dissolve there only, in what is called the Unmainfested</w:t>
      </w:r>
      <w:r w:rsidR="00C31E89">
        <w:rPr>
          <w:color w:val="000000"/>
        </w:rPr>
        <w:t xml:space="preserve">. </w:t>
      </w:r>
    </w:p>
    <w:p w14:paraId="5C819A5E" w14:textId="4533FD73" w:rsidR="00EA0764" w:rsidRPr="002C16D9" w:rsidRDefault="00E440B2"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is same multitude of beings having come into being again and again, is dissolved at the coming on of night, not of their will, O son of Pritha, and comes forth at the coming on of day</w:t>
      </w:r>
      <w:r w:rsidR="006F2C7C">
        <w:t xml:space="preserve"> </w:t>
      </w:r>
      <w:r w:rsidR="0000476E" w:rsidRPr="002C16D9">
        <w:t>(</w:t>
      </w:r>
      <w:r w:rsidR="00151B16" w:rsidRPr="00883A89">
        <w:rPr>
          <w:bCs/>
          <w:i/>
          <w:noProof/>
        </w:rPr>
        <w:t>Bhagavad Gita</w:t>
      </w:r>
      <w:r w:rsidR="00151B16" w:rsidRPr="002C16D9">
        <w:t xml:space="preserve"> </w:t>
      </w:r>
      <w:r w:rsidR="0000476E" w:rsidRPr="002C16D9">
        <w:t>8.18-19).</w:t>
      </w:r>
      <w:r w:rsidR="0000476E" w:rsidRPr="002C16D9">
        <w:rPr>
          <w:rStyle w:val="Annotation"/>
          <w:highlight w:val="white"/>
          <w:vertAlign w:val="superscript"/>
        </w:rPr>
        <w:footnoteReference w:id="23"/>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4"/>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5"/>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6"/>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r w:rsidRPr="006C5881">
        <w:rPr>
          <w:color w:val="000000" w:themeColor="text1"/>
        </w:rPr>
        <w:t>The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7"/>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8"/>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29"/>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9E5910">
        <w:rPr>
          <w:i/>
          <w:iCs/>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Pr="00C51A14">
        <w:rPr>
          <w:color w:val="202122"/>
          <w:shd w:val="clear" w:color="auto" w:fill="FFFFFF"/>
        </w:rPr>
        <w:t>.</w:t>
      </w:r>
      <w:r w:rsidR="0000476E" w:rsidRPr="00C51A14">
        <w:rPr>
          <w:rStyle w:val="Emphasis"/>
          <w:rFonts w:ascii="Times New Roman" w:hAnsi="Times New Roman" w:cs="Times New Roman"/>
          <w:i w:val="0"/>
          <w:iCs/>
          <w:highlight w:val="white"/>
          <w:vertAlign w:val="superscript"/>
        </w:rPr>
        <w:footnoteReference w:id="30"/>
      </w:r>
    </w:p>
    <w:p w14:paraId="0C0612F7" w14:textId="650424A0" w:rsidR="004C00C8" w:rsidRPr="00C51A14" w:rsidRDefault="008209CD" w:rsidP="00DA614E">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1"/>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2"/>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3"/>
      </w:r>
    </w:p>
    <w:p w14:paraId="596C7DA5" w14:textId="76FC991A" w:rsidR="00E313A3" w:rsidRPr="0056068E" w:rsidRDefault="00E313A3" w:rsidP="00E313A3">
      <w:pPr>
        <w:pStyle w:val="Heading2"/>
        <w:rPr>
          <w:i/>
          <w:iCs/>
        </w:rPr>
      </w:pPr>
      <w:r w:rsidRPr="0056068E">
        <w:rPr>
          <w:i/>
          <w:iCs/>
        </w:rPr>
        <w:lastRenderedPageBreak/>
        <w:t xml:space="preserve">La </w:t>
      </w:r>
      <w:r w:rsidR="00C96F35">
        <w:rPr>
          <w:i/>
          <w:iCs/>
        </w:rPr>
        <w:t>D</w:t>
      </w:r>
      <w:r w:rsidRPr="0056068E">
        <w:rPr>
          <w:i/>
          <w:iCs/>
        </w:rPr>
        <w:t xml:space="preserve">ottrina del </w:t>
      </w:r>
      <w:r w:rsidR="00C96F35">
        <w:rPr>
          <w:i/>
          <w:iCs/>
        </w:rPr>
        <w:t>F</w:t>
      </w:r>
      <w:r w:rsidRPr="0056068E">
        <w:rPr>
          <w:i/>
          <w:iCs/>
        </w:rPr>
        <w:t>ascismo</w:t>
      </w:r>
    </w:p>
    <w:p w14:paraId="321D0CAB" w14:textId="77777777" w:rsidR="00E313A3" w:rsidRPr="00592664" w:rsidRDefault="00E313A3" w:rsidP="00E313A3">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Pr="00592664">
        <w:rPr>
          <w:rStyle w:val="Annotation"/>
          <w:highlight w:val="white"/>
          <w:vertAlign w:val="superscript"/>
        </w:rPr>
        <w:footnoteReference w:id="34"/>
      </w:r>
    </w:p>
    <w:p w14:paraId="0A19A3AD" w14:textId="5E5DCD98" w:rsidR="001D132C" w:rsidRPr="00D17A21" w:rsidRDefault="00E313A3" w:rsidP="001D132C">
      <w:pPr>
        <w:pStyle w:val="Quote"/>
        <w:sectPr w:rsidR="001D132C"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 (</w:t>
      </w:r>
      <w:r w:rsidRPr="00D17A21">
        <w:rPr>
          <w:noProof/>
        </w:rPr>
        <w:t xml:space="preserve">Mussolini and </w:t>
      </w:r>
      <w:r w:rsidRPr="00D17A21">
        <w:rPr>
          <w:color w:val="202122"/>
        </w:rPr>
        <w:t>Gentile</w:t>
      </w:r>
      <w:r>
        <w:rPr>
          <w:color w:val="202122"/>
        </w:rPr>
        <w:t xml:space="preserve"> </w:t>
      </w:r>
      <w:r w:rsidRPr="00F96671">
        <w:rPr>
          <w:i/>
          <w:noProof/>
        </w:rPr>
        <w:t>Fascism Doctrine and Institutions</w:t>
      </w:r>
      <w:r>
        <w:rPr>
          <w:color w:val="202122"/>
        </w:rPr>
        <w:t xml:space="preserve"> Page 7</w:t>
      </w:r>
      <w:r w:rsidRPr="00D17A21">
        <w:t>).</w:t>
      </w:r>
      <w:r w:rsidR="001D132C" w:rsidRPr="00D17A21">
        <w:rPr>
          <w:rStyle w:val="Annotation"/>
          <w:highlight w:val="white"/>
          <w:vertAlign w:val="superscript"/>
        </w:rPr>
        <w:footnoteReference w:id="35"/>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6"/>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7"/>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8"/>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39"/>
      </w:r>
    </w:p>
    <w:p w14:paraId="365F9B54" w14:textId="187EE4CD" w:rsidR="009F144D" w:rsidRPr="00DF084F" w:rsidRDefault="00EA7D2A" w:rsidP="00F931F4">
      <w:pPr>
        <w:pStyle w:val="Heading1"/>
      </w:pPr>
      <w:bookmarkStart w:id="16" w:name="_Toc131238219"/>
      <w:r w:rsidRPr="00DF084F">
        <w:lastRenderedPageBreak/>
        <w:t xml:space="preserve">Conclusion or What is </w:t>
      </w:r>
      <w:r w:rsidR="00C9715A" w:rsidRPr="00DF084F">
        <w:rPr>
          <w:i/>
          <w:iCs/>
          <w:color w:val="212529"/>
          <w:shd w:val="clear" w:color="auto" w:fill="FFFFFF"/>
        </w:rPr>
        <w:t>Sanātana Dharma</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0"/>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light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w:t>
      </w:r>
      <w:proofErr w:type="gramStart"/>
      <w:r w:rsidRPr="00DF084F">
        <w:t>lives,</w:t>
      </w:r>
      <w:proofErr w:type="gramEnd"/>
      <w:r w:rsidRPr="00DF084F">
        <w:t xml:space="preserve">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B866AEB" w:rsidR="00A975C8" w:rsidRDefault="00566732" w:rsidP="00A975C8">
      <w:pPr>
        <w:pStyle w:val="Heading1"/>
      </w:pPr>
      <w:bookmarkStart w:id="17" w:name="_Toc131238220"/>
      <w:r>
        <w:lastRenderedPageBreak/>
        <w:t>A</w:t>
      </w:r>
      <w:r w:rsidR="008E1F80" w:rsidRPr="00DF084F">
        <w:t>ppendix</w:t>
      </w:r>
      <w:bookmarkEnd w:id="17"/>
    </w:p>
    <w:p w14:paraId="3EFF3FBF" w14:textId="4EC0966E" w:rsidR="00A975C8" w:rsidRDefault="00EC3655" w:rsidP="00B376B8">
      <w:pPr>
        <w:pStyle w:val="Caption"/>
        <w:jc w:val="left"/>
        <w:rPr>
          <w:noProof/>
        </w:rPr>
      </w:pPr>
      <w:r>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40F26614" w14:textId="55EBD98C" w:rsidR="00A975C8" w:rsidRPr="00366779" w:rsidRDefault="00B376B8" w:rsidP="00B376B8">
      <w:pPr>
        <w:pStyle w:val="Caption"/>
        <w:jc w:val="left"/>
        <w:rPr>
          <w:rFonts w:ascii="Times New Roman" w:hAnsi="Times New Roman" w:cs="Times New Roman"/>
        </w:rPr>
      </w:pPr>
      <w:r w:rsidRPr="00366779">
        <w:rPr>
          <w:rFonts w:ascii="Times New Roman" w:hAnsi="Times New Roman" w:cs="Times New Roman"/>
        </w:rPr>
        <w:t xml:space="preserve">1. </w:t>
      </w:r>
      <w:r w:rsidR="00366779" w:rsidRPr="00366779">
        <w:rPr>
          <w:rFonts w:ascii="Times New Roman" w:eastAsiaTheme="minorHAnsi" w:hAnsi="Times New Roman" w:cs="Times New Roman"/>
        </w:rPr>
        <w:t>The Muladhara Chakra. 1a. The Muladhara. 2. The Svadishthana Chakra. 3. The Nabhi Chakra. 3a. The Void. 4. The Anahata Chakra. 5. The Vishuddhi Chakra. 6. The Ajna Chakra. 7. The Sahasrara Chakra. A. Kundalini.</w:t>
      </w:r>
      <w:r w:rsidR="00366779">
        <w:rPr>
          <w:rFonts w:ascii="Times New Roman" w:eastAsia="MS Gothic" w:hAnsi="Times New Roman" w:cs="Times New Roman"/>
        </w:rPr>
        <w:t xml:space="preserve"> </w:t>
      </w:r>
      <w:r w:rsidR="00366779" w:rsidRPr="00366779">
        <w:rPr>
          <w:rFonts w:ascii="Times New Roman" w:eastAsiaTheme="minorHAnsi" w:hAnsi="Times New Roman" w:cs="Times New Roman"/>
        </w:rPr>
        <w:t>B. Left channel (Ida nadi). C. Central channel (Sushumna nadi). D. Right channel (Pingala nadi). E. Spirit. F. Ego. G. Superego</w:t>
      </w:r>
      <w:r w:rsidR="00B3612C" w:rsidRPr="00366779">
        <w:rPr>
          <w:rFonts w:ascii="Times New Roman" w:hAnsi="Times New Roman" w:cs="Times New Roman"/>
          <w:color w:val="202122"/>
          <w:shd w:val="clear" w:color="auto" w:fill="F8F9FA"/>
        </w:rPr>
        <w:t>.</w:t>
      </w:r>
      <w:r w:rsidR="00A975C8" w:rsidRPr="00366779">
        <w:rPr>
          <w:rStyle w:val="Annotation"/>
          <w:rFonts w:ascii="Times New Roman" w:hAnsi="Times New Roman" w:cs="Times New Roman"/>
          <w:highlight w:val="white"/>
          <w:vertAlign w:val="superscript"/>
        </w:rPr>
        <w:footnoteReference w:id="41"/>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2"/>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3"/>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4"/>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5"/>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6"/>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72033C49" w:rsidR="003B3F90" w:rsidRPr="003B3F90" w:rsidRDefault="003B3F90" w:rsidP="003B3F90">
      <w:pPr>
        <w:pStyle w:val="Quote"/>
      </w:pPr>
      <w:r w:rsidRPr="003B3F90">
        <w:t>Raju: E bhaai, zara dekh ke chalo / Age hi nahin, pichhe bhi / Daayen hi nahin, baayen bhi /Upar hi nahin, niche bhi</w:t>
      </w:r>
    </w:p>
    <w:p w14:paraId="1BDDE989" w14:textId="6FB1AE86" w:rsidR="00AA28FD" w:rsidRDefault="003B3F90" w:rsidP="003B3F90">
      <w:pPr>
        <w:pStyle w:val="Quote"/>
      </w:pPr>
      <w:r w:rsidRPr="003B3F90">
        <w:t xml:space="preserve">Raju: Hey brother, take a small look before walking </w:t>
      </w:r>
      <w:proofErr w:type="gramStart"/>
      <w:r w:rsidRPr="003B3F90">
        <w:t>/  Not</w:t>
      </w:r>
      <w:proofErr w:type="gramEnd"/>
      <w:r w:rsidRPr="003B3F90">
        <w:t xml:space="preserve"> only ahead but behind as well /  Not only right but left as well/  Not only up but down as well…(Mera Naam Joker 1:49:01-1:52:44)</w:t>
      </w:r>
      <w:r>
        <w:t>.</w:t>
      </w:r>
      <w:r w:rsidR="00B927CD" w:rsidRPr="00DF084F">
        <w:rPr>
          <w:rStyle w:val="Annotation"/>
          <w:highlight w:val="white"/>
          <w:vertAlign w:val="superscript"/>
        </w:rPr>
        <w:footnoteReference w:id="47"/>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575E8EBB" w14:textId="59A002D6" w:rsidR="00EF0E1B" w:rsidRDefault="00566732" w:rsidP="00C62625">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5ADC0080" w14:textId="77777777" w:rsidR="00764C0B" w:rsidRPr="00764C0B" w:rsidRDefault="00E013D7" w:rsidP="00764C0B">
      <w:pPr>
        <w:pStyle w:val="EndNoteBibliography"/>
        <w:ind w:left="720" w:hanging="720"/>
        <w:rPr>
          <w:noProof/>
        </w:rPr>
      </w:pPr>
      <w:r>
        <w:fldChar w:fldCharType="begin"/>
      </w:r>
      <w:r>
        <w:instrText xml:space="preserve"> ADDIN EN.REFLIST </w:instrText>
      </w:r>
      <w:r>
        <w:fldChar w:fldCharType="separate"/>
      </w:r>
      <w:bookmarkStart w:id="24" w:name="_ENREF_1"/>
      <w:r w:rsidR="00764C0B" w:rsidRPr="00764C0B">
        <w:rPr>
          <w:noProof/>
        </w:rPr>
        <w:t xml:space="preserve">Shakespeare, William. </w:t>
      </w:r>
      <w:r w:rsidR="00764C0B" w:rsidRPr="00764C0B">
        <w:rPr>
          <w:i/>
          <w:noProof/>
        </w:rPr>
        <w:t>Romeo and Juliet, Quarto 2.</w:t>
      </w:r>
      <w:r w:rsidR="00764C0B" w:rsidRPr="00764C0B">
        <w:rPr>
          <w:noProof/>
        </w:rPr>
        <w:t xml:space="preserve"> Thomas Creede, 1599.</w:t>
      </w:r>
      <w:bookmarkEnd w:id="24"/>
    </w:p>
    <w:p w14:paraId="7D7A174E" w14:textId="77777777" w:rsidR="00764C0B" w:rsidRPr="00764C0B" w:rsidRDefault="00764C0B" w:rsidP="00764C0B">
      <w:pPr>
        <w:pStyle w:val="EndNoteBibliography"/>
        <w:ind w:left="720" w:hanging="720"/>
        <w:rPr>
          <w:noProof/>
        </w:rPr>
      </w:pPr>
      <w:bookmarkStart w:id="25" w:name="_ENREF_2"/>
      <w:r w:rsidRPr="00764C0B">
        <w:rPr>
          <w:i/>
          <w:noProof/>
        </w:rPr>
        <w:t>The Holy Bible, King James Version.</w:t>
      </w:r>
      <w:r w:rsidRPr="00764C0B">
        <w:rPr>
          <w:noProof/>
        </w:rPr>
        <w:t xml:space="preserve"> Oxford University Press, 1769.</w:t>
      </w:r>
      <w:bookmarkEnd w:id="25"/>
    </w:p>
    <w:p w14:paraId="0283080F" w14:textId="77777777" w:rsidR="00764C0B" w:rsidRPr="00764C0B" w:rsidRDefault="00764C0B" w:rsidP="00764C0B">
      <w:pPr>
        <w:pStyle w:val="EndNoteBibliography"/>
        <w:ind w:left="720" w:hanging="720"/>
        <w:rPr>
          <w:noProof/>
        </w:rPr>
      </w:pPr>
      <w:bookmarkStart w:id="26" w:name="_ENREF_3"/>
      <w:r w:rsidRPr="00764C0B">
        <w:rPr>
          <w:noProof/>
        </w:rPr>
        <w:t xml:space="preserve">Jefferson, Thomas. </w:t>
      </w:r>
      <w:r w:rsidRPr="00764C0B">
        <w:rPr>
          <w:i/>
          <w:noProof/>
        </w:rPr>
        <w:t>Declaration of Independence.</w:t>
      </w:r>
      <w:r w:rsidRPr="00764C0B">
        <w:rPr>
          <w:noProof/>
        </w:rPr>
        <w:t xml:space="preserve"> Edited by Second Continental Congress, Stone Engraving, William J. Stone, 1776.</w:t>
      </w:r>
      <w:bookmarkEnd w:id="26"/>
    </w:p>
    <w:p w14:paraId="54D50D76" w14:textId="77777777" w:rsidR="00764C0B" w:rsidRPr="00764C0B" w:rsidRDefault="00764C0B" w:rsidP="00764C0B">
      <w:pPr>
        <w:pStyle w:val="EndNoteBibliography"/>
        <w:ind w:left="720" w:hanging="720"/>
        <w:rPr>
          <w:noProof/>
        </w:rPr>
      </w:pPr>
      <w:bookmarkStart w:id="27" w:name="_ENREF_4"/>
      <w:r w:rsidRPr="00764C0B">
        <w:rPr>
          <w:noProof/>
        </w:rPr>
        <w:t xml:space="preserve">Publius. </w:t>
      </w:r>
      <w:r w:rsidRPr="00764C0B">
        <w:rPr>
          <w:i/>
          <w:noProof/>
        </w:rPr>
        <w:t>The Federalist.</w:t>
      </w:r>
      <w:r w:rsidRPr="00764C0B">
        <w:rPr>
          <w:noProof/>
        </w:rPr>
        <w:t xml:space="preserve"> John and Andrew M'Lean, 1788.</w:t>
      </w:r>
      <w:bookmarkEnd w:id="27"/>
    </w:p>
    <w:p w14:paraId="181B79BD" w14:textId="77777777" w:rsidR="00764C0B" w:rsidRPr="00764C0B" w:rsidRDefault="00764C0B" w:rsidP="00764C0B">
      <w:pPr>
        <w:pStyle w:val="EndNoteBibliography"/>
        <w:ind w:left="720" w:hanging="720"/>
        <w:rPr>
          <w:noProof/>
        </w:rPr>
      </w:pPr>
      <w:bookmarkStart w:id="28" w:name="_ENREF_5"/>
      <w:r w:rsidRPr="00764C0B">
        <w:rPr>
          <w:noProof/>
        </w:rPr>
        <w:t xml:space="preserve">Sieyès, Emmanuel Joseph. </w:t>
      </w:r>
      <w:r w:rsidRPr="00764C0B">
        <w:rPr>
          <w:i/>
          <w:noProof/>
        </w:rPr>
        <w:t>Qu'est-Ce Que Le Tiers-État?</w:t>
      </w:r>
      <w:r w:rsidRPr="00764C0B">
        <w:rPr>
          <w:noProof/>
        </w:rPr>
        <w:t xml:space="preserve"> 1789.</w:t>
      </w:r>
      <w:bookmarkEnd w:id="28"/>
    </w:p>
    <w:p w14:paraId="6FB26181" w14:textId="77777777" w:rsidR="00764C0B" w:rsidRPr="00764C0B" w:rsidRDefault="00764C0B" w:rsidP="00764C0B">
      <w:pPr>
        <w:pStyle w:val="EndNoteBibliography"/>
        <w:ind w:left="720" w:hanging="720"/>
        <w:rPr>
          <w:noProof/>
        </w:rPr>
      </w:pPr>
      <w:bookmarkStart w:id="29" w:name="_ENREF_6"/>
      <w:r w:rsidRPr="00764C0B">
        <w:rPr>
          <w:noProof/>
        </w:rPr>
        <w:t xml:space="preserve">Marx, Karl and Friedrich Engels. </w:t>
      </w:r>
      <w:r w:rsidRPr="00764C0B">
        <w:rPr>
          <w:i/>
          <w:noProof/>
        </w:rPr>
        <w:t>Manifest Der Kommunistischen Partei: Veröffentlicht Im Februar 1848.</w:t>
      </w:r>
      <w:r w:rsidRPr="00764C0B">
        <w:rPr>
          <w:noProof/>
        </w:rPr>
        <w:t xml:space="preserve"> Gedruckt in der Office der "Bildungs-Gesellschaft für Arbeiter" von J.E. Burghard, 1848.</w:t>
      </w:r>
      <w:bookmarkEnd w:id="29"/>
    </w:p>
    <w:p w14:paraId="045F9BA3" w14:textId="77777777" w:rsidR="00764C0B" w:rsidRPr="00764C0B" w:rsidRDefault="00764C0B" w:rsidP="00764C0B">
      <w:pPr>
        <w:pStyle w:val="EndNoteBibliography"/>
        <w:ind w:left="720" w:hanging="720"/>
        <w:rPr>
          <w:noProof/>
        </w:rPr>
      </w:pPr>
      <w:bookmarkStart w:id="30" w:name="_ENREF_7"/>
      <w:r w:rsidRPr="00764C0B">
        <w:rPr>
          <w:noProof/>
        </w:rPr>
        <w:t xml:space="preserve">Vyāsaḥ. </w:t>
      </w:r>
      <w:r w:rsidRPr="00764C0B">
        <w:rPr>
          <w:i/>
          <w:noProof/>
        </w:rPr>
        <w:t>The Bhagavad Gita with the Commentary of Sri Sankaracharya.</w:t>
      </w:r>
      <w:r w:rsidRPr="00764C0B">
        <w:rPr>
          <w:noProof/>
        </w:rPr>
        <w:t xml:space="preserve"> Translated by Alladi Mahadeva Sastri, Samata Books, 1897.</w:t>
      </w:r>
      <w:bookmarkEnd w:id="30"/>
    </w:p>
    <w:p w14:paraId="69D2AE1E" w14:textId="77777777" w:rsidR="00764C0B" w:rsidRPr="00764C0B" w:rsidRDefault="00764C0B" w:rsidP="00764C0B">
      <w:pPr>
        <w:pStyle w:val="EndNoteBibliography"/>
        <w:ind w:left="720" w:hanging="720"/>
        <w:rPr>
          <w:noProof/>
        </w:rPr>
      </w:pPr>
      <w:bookmarkStart w:id="31" w:name="_ENREF_8"/>
      <w:r w:rsidRPr="00764C0B">
        <w:rPr>
          <w:i/>
          <w:noProof/>
        </w:rPr>
        <w:t>The Christian Bible.</w:t>
      </w:r>
      <w:r w:rsidRPr="00764C0B">
        <w:rPr>
          <w:noProof/>
        </w:rPr>
        <w:t xml:space="preserve"> Novum Testamentum Graece, Wurttembergische Bibelanstalt, 1898, Eberhard Nestle.</w:t>
      </w:r>
      <w:bookmarkEnd w:id="31"/>
    </w:p>
    <w:p w14:paraId="7B184445" w14:textId="698956E1" w:rsidR="00764C0B" w:rsidRPr="00764C0B" w:rsidRDefault="00764C0B" w:rsidP="00764C0B">
      <w:pPr>
        <w:pStyle w:val="EndNoteBibliography"/>
        <w:ind w:left="720" w:hanging="720"/>
        <w:rPr>
          <w:noProof/>
        </w:rPr>
      </w:pPr>
      <w:bookmarkStart w:id="32" w:name="_ENREF_9"/>
      <w:r w:rsidRPr="00764C0B">
        <w:rPr>
          <w:noProof/>
        </w:rPr>
        <w:t xml:space="preserve">Sir Monier Monier-Williams. </w:t>
      </w:r>
      <w:r w:rsidRPr="00764C0B">
        <w:rPr>
          <w:i/>
          <w:noProof/>
        </w:rPr>
        <w:t>Dictionary, Sanskrit-English</w:t>
      </w:r>
      <w:r w:rsidRPr="00764C0B">
        <w:rPr>
          <w:noProof/>
        </w:rPr>
        <w:t xml:space="preserve">, Universität zu Köln, 1899, </w:t>
      </w:r>
      <w:hyperlink r:id="rId85" w:history="1">
        <w:r w:rsidRPr="00764C0B">
          <w:rPr>
            <w:rStyle w:val="Hyperlink"/>
            <w:noProof/>
          </w:rPr>
          <w:t>https://www.sanskrit-lexicon.uni-koeln.de</w:t>
        </w:r>
      </w:hyperlink>
      <w:r w:rsidRPr="00764C0B">
        <w:rPr>
          <w:noProof/>
        </w:rPr>
        <w:t>.</w:t>
      </w:r>
      <w:bookmarkEnd w:id="32"/>
    </w:p>
    <w:p w14:paraId="363BA220" w14:textId="77777777" w:rsidR="00764C0B" w:rsidRPr="00764C0B" w:rsidRDefault="00764C0B" w:rsidP="00764C0B">
      <w:pPr>
        <w:pStyle w:val="EndNoteBibliography"/>
        <w:ind w:left="720" w:hanging="720"/>
        <w:rPr>
          <w:noProof/>
        </w:rPr>
      </w:pPr>
      <w:bookmarkStart w:id="33" w:name="_ENREF_10"/>
      <w:r w:rsidRPr="00764C0B">
        <w:rPr>
          <w:noProof/>
        </w:rPr>
        <w:t xml:space="preserve">Swami Abhedānanda. </w:t>
      </w:r>
      <w:r w:rsidRPr="00764C0B">
        <w:rPr>
          <w:i/>
          <w:noProof/>
        </w:rPr>
        <w:t>Vedanta Philosophy Three Lectures.</w:t>
      </w:r>
      <w:r w:rsidRPr="00764C0B">
        <w:rPr>
          <w:noProof/>
        </w:rPr>
        <w:t xml:space="preserve"> The Vedanta Society, 1901.</w:t>
      </w:r>
      <w:bookmarkEnd w:id="33"/>
    </w:p>
    <w:p w14:paraId="3A3E035C" w14:textId="77777777" w:rsidR="00764C0B" w:rsidRPr="00764C0B" w:rsidRDefault="00764C0B" w:rsidP="00764C0B">
      <w:pPr>
        <w:pStyle w:val="EndNoteBibliography"/>
        <w:ind w:left="720" w:hanging="720"/>
        <w:rPr>
          <w:noProof/>
        </w:rPr>
      </w:pPr>
      <w:bookmarkStart w:id="34" w:name="_ENREF_11"/>
      <w:r w:rsidRPr="00764C0B">
        <w:rPr>
          <w:noProof/>
        </w:rPr>
        <w:t xml:space="preserve">Kipling, Rudyard. "The Elephant’s Child." </w:t>
      </w:r>
      <w:r w:rsidRPr="00764C0B">
        <w:rPr>
          <w:i/>
          <w:noProof/>
        </w:rPr>
        <w:t>Just So Stories</w:t>
      </w:r>
      <w:r w:rsidRPr="00764C0B">
        <w:rPr>
          <w:noProof/>
        </w:rPr>
        <w:t>, Doubleday, Page &amp; Company, 1902, pp. 63-83.</w:t>
      </w:r>
      <w:bookmarkEnd w:id="34"/>
    </w:p>
    <w:p w14:paraId="276D530F" w14:textId="77777777" w:rsidR="00764C0B" w:rsidRPr="00764C0B" w:rsidRDefault="00764C0B" w:rsidP="00764C0B">
      <w:pPr>
        <w:pStyle w:val="EndNoteBibliography"/>
        <w:ind w:left="720" w:hanging="720"/>
        <w:rPr>
          <w:noProof/>
        </w:rPr>
      </w:pPr>
      <w:bookmarkStart w:id="35" w:name="_ENREF_12"/>
      <w:r w:rsidRPr="00764C0B">
        <w:rPr>
          <w:noProof/>
        </w:rPr>
        <w:t xml:space="preserve">Marx, Karl and Friedrich Engels. </w:t>
      </w:r>
      <w:r w:rsidRPr="00764C0B">
        <w:rPr>
          <w:i/>
          <w:noProof/>
        </w:rPr>
        <w:t>Manifesto of the Communist Party.</w:t>
      </w:r>
      <w:r w:rsidRPr="00764C0B">
        <w:rPr>
          <w:noProof/>
        </w:rPr>
        <w:t xml:space="preserve"> Translated by Friedrich Engels, Charles H. Kerr &amp; Company, 1906.</w:t>
      </w:r>
      <w:bookmarkEnd w:id="35"/>
    </w:p>
    <w:p w14:paraId="5C5D3A22" w14:textId="77777777" w:rsidR="00764C0B" w:rsidRPr="00764C0B" w:rsidRDefault="00764C0B" w:rsidP="00764C0B">
      <w:pPr>
        <w:pStyle w:val="EndNoteBibliography"/>
        <w:ind w:left="720" w:hanging="720"/>
        <w:rPr>
          <w:noProof/>
        </w:rPr>
      </w:pPr>
      <w:bookmarkStart w:id="36" w:name="_ENREF_13"/>
      <w:r w:rsidRPr="00764C0B">
        <w:rPr>
          <w:noProof/>
        </w:rPr>
        <w:t xml:space="preserve">Gandhi, Mohandas K. </w:t>
      </w:r>
      <w:r w:rsidRPr="00764C0B">
        <w:rPr>
          <w:i/>
          <w:noProof/>
        </w:rPr>
        <w:t>સર્વોદય [Sarvodaya].</w:t>
      </w:r>
      <w:r w:rsidRPr="00764C0B">
        <w:rPr>
          <w:noProof/>
        </w:rPr>
        <w:t xml:space="preserve"> 1908.</w:t>
      </w:r>
      <w:bookmarkEnd w:id="36"/>
    </w:p>
    <w:p w14:paraId="3AD42E9A" w14:textId="77777777" w:rsidR="00764C0B" w:rsidRPr="00764C0B" w:rsidRDefault="00764C0B" w:rsidP="00764C0B">
      <w:pPr>
        <w:pStyle w:val="EndNoteBibliography"/>
        <w:ind w:left="720" w:hanging="720"/>
        <w:rPr>
          <w:noProof/>
        </w:rPr>
      </w:pPr>
      <w:bookmarkStart w:id="37" w:name="_ENREF_14"/>
      <w:r w:rsidRPr="00764C0B">
        <w:rPr>
          <w:noProof/>
        </w:rPr>
        <w:t>Tagore, Rabindranath. "Bharoto Bhagyo Bidhata." 1911.</w:t>
      </w:r>
      <w:bookmarkEnd w:id="37"/>
    </w:p>
    <w:p w14:paraId="367A9B07" w14:textId="77777777" w:rsidR="00764C0B" w:rsidRPr="00764C0B" w:rsidRDefault="00764C0B" w:rsidP="00764C0B">
      <w:pPr>
        <w:pStyle w:val="EndNoteBibliography"/>
        <w:ind w:left="720" w:hanging="720"/>
        <w:rPr>
          <w:noProof/>
        </w:rPr>
      </w:pPr>
      <w:bookmarkStart w:id="38" w:name="_ENREF_15"/>
      <w:r w:rsidRPr="00764C0B">
        <w:rPr>
          <w:noProof/>
        </w:rPr>
        <w:t xml:space="preserve">Swami Vivekananda. "A Study of the Sāṅkhya Philosophy." </w:t>
      </w:r>
      <w:r w:rsidRPr="00764C0B">
        <w:rPr>
          <w:i/>
          <w:noProof/>
        </w:rPr>
        <w:t>The Complete Works of the Swami Vivekananda, Part 2</w:t>
      </w:r>
      <w:r w:rsidRPr="00764C0B">
        <w:rPr>
          <w:noProof/>
        </w:rPr>
        <w:t>, edited by Swami Prajnananda, Mayavati Memorial Edition ed., Prabuddha Bharat Office, 1915, pp. 439-49.</w:t>
      </w:r>
      <w:bookmarkEnd w:id="38"/>
    </w:p>
    <w:p w14:paraId="6E524A08" w14:textId="77777777" w:rsidR="00764C0B" w:rsidRPr="00764C0B" w:rsidRDefault="00764C0B" w:rsidP="00764C0B">
      <w:pPr>
        <w:pStyle w:val="EndNoteBibliography"/>
        <w:ind w:left="720" w:hanging="720"/>
        <w:rPr>
          <w:noProof/>
        </w:rPr>
      </w:pPr>
      <w:bookmarkStart w:id="39" w:name="_ENREF_16"/>
      <w:r w:rsidRPr="00764C0B">
        <w:rPr>
          <w:noProof/>
        </w:rPr>
        <w:t xml:space="preserve">---. "What Is Religion?" </w:t>
      </w:r>
      <w:r w:rsidRPr="00764C0B">
        <w:rPr>
          <w:i/>
          <w:noProof/>
        </w:rPr>
        <w:t>The Complete Works of the Swami Vivekananda, Part 1</w:t>
      </w:r>
      <w:r w:rsidRPr="00764C0B">
        <w:rPr>
          <w:noProof/>
        </w:rPr>
        <w:t>, edited by Swami Prajnananda, Mayavati Memorial Edition ed., Prabuddha Bharat Office, 1915, pp. 333-43.</w:t>
      </w:r>
      <w:bookmarkEnd w:id="39"/>
    </w:p>
    <w:p w14:paraId="4144B770" w14:textId="77777777" w:rsidR="00764C0B" w:rsidRPr="00764C0B" w:rsidRDefault="00764C0B" w:rsidP="00764C0B">
      <w:pPr>
        <w:pStyle w:val="EndNoteBibliography"/>
        <w:ind w:left="720" w:hanging="720"/>
        <w:rPr>
          <w:noProof/>
        </w:rPr>
      </w:pPr>
      <w:bookmarkStart w:id="40" w:name="_ENREF_17"/>
      <w:r w:rsidRPr="00764C0B">
        <w:rPr>
          <w:i/>
          <w:noProof/>
        </w:rPr>
        <w:t>The Holy Scriptures.</w:t>
      </w:r>
      <w:r w:rsidRPr="00764C0B">
        <w:rPr>
          <w:noProof/>
        </w:rPr>
        <w:t xml:space="preserve"> Translated by M.L. Margolis, Jewish Publication Society of America, 1917.</w:t>
      </w:r>
      <w:bookmarkEnd w:id="40"/>
    </w:p>
    <w:p w14:paraId="5C9B25C0" w14:textId="77777777" w:rsidR="00764C0B" w:rsidRPr="00764C0B" w:rsidRDefault="00764C0B" w:rsidP="00764C0B">
      <w:pPr>
        <w:pStyle w:val="EndNoteBibliography"/>
        <w:ind w:left="720" w:hanging="720"/>
        <w:rPr>
          <w:noProof/>
        </w:rPr>
      </w:pPr>
      <w:bookmarkStart w:id="41" w:name="_ENREF_18"/>
      <w:r w:rsidRPr="00764C0B">
        <w:rPr>
          <w:noProof/>
        </w:rPr>
        <w:t>Tagore, Rabindranath. "The Morning Song of India." 1919.</w:t>
      </w:r>
      <w:bookmarkEnd w:id="41"/>
    </w:p>
    <w:p w14:paraId="03C36E19" w14:textId="77777777" w:rsidR="00764C0B" w:rsidRPr="00764C0B" w:rsidRDefault="00764C0B" w:rsidP="00764C0B">
      <w:pPr>
        <w:pStyle w:val="EndNoteBibliography"/>
        <w:ind w:left="720" w:hanging="720"/>
        <w:rPr>
          <w:noProof/>
        </w:rPr>
      </w:pPr>
      <w:bookmarkStart w:id="42" w:name="_ENREF_19"/>
      <w:r w:rsidRPr="00764C0B">
        <w:rPr>
          <w:i/>
          <w:noProof/>
        </w:rPr>
        <w:t>Al-Qurʾān.</w:t>
      </w:r>
      <w:r w:rsidRPr="00764C0B">
        <w:rPr>
          <w:noProof/>
        </w:rPr>
        <w:t xml:space="preserve"> The Cairo Edition, Amiri Press, 1924, Al-Azhar University.</w:t>
      </w:r>
      <w:bookmarkEnd w:id="42"/>
    </w:p>
    <w:p w14:paraId="5AF78746" w14:textId="77777777" w:rsidR="00764C0B" w:rsidRPr="00764C0B" w:rsidRDefault="00764C0B" w:rsidP="00764C0B">
      <w:pPr>
        <w:pStyle w:val="EndNoteBibliography"/>
        <w:ind w:left="720" w:hanging="720"/>
        <w:rPr>
          <w:noProof/>
        </w:rPr>
      </w:pPr>
      <w:bookmarkStart w:id="43" w:name="_ENREF_20"/>
      <w:r w:rsidRPr="00764C0B">
        <w:rPr>
          <w:noProof/>
        </w:rPr>
        <w:t xml:space="preserve">Gentile, Benito Mussolini and Giovanni. </w:t>
      </w:r>
      <w:r w:rsidRPr="00764C0B">
        <w:rPr>
          <w:i/>
          <w:noProof/>
        </w:rPr>
        <w:t>La Dottrina Del Fascismo.</w:t>
      </w:r>
      <w:r w:rsidRPr="00764C0B">
        <w:rPr>
          <w:noProof/>
        </w:rPr>
        <w:t xml:space="preserve"> Treccani, 1932, </w:t>
      </w:r>
      <w:r w:rsidRPr="00764C0B">
        <w:rPr>
          <w:i/>
          <w:noProof/>
        </w:rPr>
        <w:t>Enciclopedia Italiana</w:t>
      </w:r>
      <w:r w:rsidRPr="00764C0B">
        <w:rPr>
          <w:noProof/>
        </w:rPr>
        <w:t>.</w:t>
      </w:r>
      <w:bookmarkEnd w:id="43"/>
    </w:p>
    <w:p w14:paraId="51F4EF65" w14:textId="77777777" w:rsidR="00764C0B" w:rsidRPr="00764C0B" w:rsidRDefault="00764C0B" w:rsidP="00764C0B">
      <w:pPr>
        <w:pStyle w:val="EndNoteBibliography"/>
        <w:ind w:left="720" w:hanging="720"/>
        <w:rPr>
          <w:noProof/>
        </w:rPr>
      </w:pPr>
      <w:bookmarkStart w:id="44" w:name="_ENREF_21"/>
      <w:r w:rsidRPr="00764C0B">
        <w:rPr>
          <w:noProof/>
        </w:rPr>
        <w:t xml:space="preserve">---. </w:t>
      </w:r>
      <w:r w:rsidRPr="00764C0B">
        <w:rPr>
          <w:i/>
          <w:noProof/>
        </w:rPr>
        <w:t>Fascism Doctrine and Institutions.</w:t>
      </w:r>
      <w:r w:rsidRPr="00764C0B">
        <w:rPr>
          <w:noProof/>
        </w:rPr>
        <w:t xml:space="preserve"> Ardita Publishers, 1935.</w:t>
      </w:r>
      <w:bookmarkEnd w:id="44"/>
    </w:p>
    <w:p w14:paraId="1C6D6F73" w14:textId="77777777" w:rsidR="00764C0B" w:rsidRPr="00764C0B" w:rsidRDefault="00764C0B" w:rsidP="00764C0B">
      <w:pPr>
        <w:pStyle w:val="EndNoteBibliography"/>
        <w:ind w:left="720" w:hanging="720"/>
        <w:rPr>
          <w:noProof/>
        </w:rPr>
      </w:pPr>
      <w:bookmarkStart w:id="45" w:name="_ENREF_22"/>
      <w:r w:rsidRPr="00764C0B">
        <w:rPr>
          <w:noProof/>
        </w:rPr>
        <w:t xml:space="preserve">Gupta, Mahendranath. </w:t>
      </w:r>
      <w:r w:rsidRPr="00764C0B">
        <w:rPr>
          <w:i/>
          <w:noProof/>
        </w:rPr>
        <w:t>The Gospel of Sri Ramakrishna.</w:t>
      </w:r>
      <w:r w:rsidRPr="00764C0B">
        <w:rPr>
          <w:noProof/>
        </w:rPr>
        <w:t xml:space="preserve"> Translated by Swami Nikhilananda, Ramakrishna-Vivekananda Center of New York, 1942.</w:t>
      </w:r>
      <w:bookmarkEnd w:id="45"/>
    </w:p>
    <w:p w14:paraId="5300AE4D" w14:textId="77777777" w:rsidR="00764C0B" w:rsidRPr="00764C0B" w:rsidRDefault="00764C0B" w:rsidP="00764C0B">
      <w:pPr>
        <w:pStyle w:val="EndNoteBibliography"/>
        <w:ind w:left="720" w:hanging="720"/>
        <w:rPr>
          <w:noProof/>
        </w:rPr>
      </w:pPr>
      <w:bookmarkStart w:id="46" w:name="_ENREF_23"/>
      <w:r w:rsidRPr="00764C0B">
        <w:rPr>
          <w:noProof/>
        </w:rPr>
        <w:t xml:space="preserve">Gandhi, Mohandas K. "The Magic Spell of a Book." </w:t>
      </w:r>
      <w:r w:rsidRPr="00764C0B">
        <w:rPr>
          <w:i/>
          <w:noProof/>
        </w:rPr>
        <w:t>An Autobiography, or, the Story of My Experiments with Truth</w:t>
      </w:r>
      <w:r w:rsidRPr="00764C0B">
        <w:rPr>
          <w:noProof/>
        </w:rPr>
        <w:t>, translated by Mahadev Desai, Navajivan Trust, 1945, pp. 334-36.</w:t>
      </w:r>
      <w:bookmarkEnd w:id="46"/>
    </w:p>
    <w:p w14:paraId="136D278F" w14:textId="77777777" w:rsidR="00764C0B" w:rsidRPr="00764C0B" w:rsidRDefault="00764C0B" w:rsidP="00764C0B">
      <w:pPr>
        <w:pStyle w:val="EndNoteBibliography"/>
        <w:ind w:left="720" w:hanging="720"/>
        <w:rPr>
          <w:noProof/>
        </w:rPr>
      </w:pPr>
      <w:bookmarkStart w:id="47" w:name="_ENREF_24"/>
      <w:r w:rsidRPr="00764C0B">
        <w:rPr>
          <w:i/>
          <w:noProof/>
        </w:rPr>
        <w:t>Pali Tipiṭaka.</w:t>
      </w:r>
      <w:r w:rsidRPr="00764C0B">
        <w:rPr>
          <w:noProof/>
        </w:rPr>
        <w:t xml:space="preserve"> Sixth Council Edition, Vipassana Research Institute, 1956, The Sixth Buddhist Council.</w:t>
      </w:r>
      <w:bookmarkEnd w:id="47"/>
    </w:p>
    <w:p w14:paraId="18253148" w14:textId="77777777" w:rsidR="00764C0B" w:rsidRPr="00764C0B" w:rsidRDefault="00764C0B" w:rsidP="00764C0B">
      <w:pPr>
        <w:pStyle w:val="EndNoteBibliography"/>
        <w:ind w:left="720" w:hanging="720"/>
        <w:rPr>
          <w:noProof/>
        </w:rPr>
      </w:pPr>
      <w:bookmarkStart w:id="48" w:name="_ENREF_25"/>
      <w:r w:rsidRPr="00764C0B">
        <w:rPr>
          <w:noProof/>
        </w:rPr>
        <w:t xml:space="preserve">Gandhi, Mohandas K. </w:t>
      </w:r>
      <w:r w:rsidRPr="00764C0B">
        <w:rPr>
          <w:i/>
          <w:noProof/>
        </w:rPr>
        <w:t>Sarvodaya.</w:t>
      </w:r>
      <w:r w:rsidRPr="00764C0B">
        <w:rPr>
          <w:noProof/>
        </w:rPr>
        <w:t xml:space="preserve"> Translated by Vinoba Bhave, Jitendra T. Desai, 1956.</w:t>
      </w:r>
      <w:bookmarkEnd w:id="48"/>
    </w:p>
    <w:p w14:paraId="6AE0A066" w14:textId="77777777" w:rsidR="00764C0B" w:rsidRPr="00764C0B" w:rsidRDefault="00764C0B" w:rsidP="00764C0B">
      <w:pPr>
        <w:pStyle w:val="EndNoteBibliography"/>
        <w:ind w:left="720" w:hanging="720"/>
        <w:rPr>
          <w:noProof/>
        </w:rPr>
      </w:pPr>
      <w:bookmarkStart w:id="49" w:name="_ENREF_26"/>
      <w:r w:rsidRPr="00764C0B">
        <w:rPr>
          <w:noProof/>
        </w:rPr>
        <w:t xml:space="preserve">Rand, Ayn. </w:t>
      </w:r>
      <w:r w:rsidRPr="00764C0B">
        <w:rPr>
          <w:i/>
          <w:noProof/>
        </w:rPr>
        <w:t>Atlas Shrugged.</w:t>
      </w:r>
      <w:r w:rsidRPr="00764C0B">
        <w:rPr>
          <w:noProof/>
        </w:rPr>
        <w:t xml:space="preserve"> Random House, 1957.</w:t>
      </w:r>
      <w:bookmarkEnd w:id="49"/>
    </w:p>
    <w:p w14:paraId="439A89CC" w14:textId="77777777" w:rsidR="00764C0B" w:rsidRPr="00764C0B" w:rsidRDefault="00764C0B" w:rsidP="00764C0B">
      <w:pPr>
        <w:pStyle w:val="EndNoteBibliography"/>
        <w:ind w:left="720" w:hanging="720"/>
        <w:rPr>
          <w:noProof/>
        </w:rPr>
      </w:pPr>
      <w:bookmarkStart w:id="50" w:name="_ENREF_27"/>
      <w:r w:rsidRPr="00764C0B">
        <w:rPr>
          <w:noProof/>
        </w:rPr>
        <w:t xml:space="preserve">---. </w:t>
      </w:r>
      <w:r w:rsidRPr="00764C0B">
        <w:rPr>
          <w:i/>
          <w:noProof/>
        </w:rPr>
        <w:t>For the New Intellectual.</w:t>
      </w:r>
      <w:r w:rsidRPr="00764C0B">
        <w:rPr>
          <w:noProof/>
        </w:rPr>
        <w:t xml:space="preserve"> Penguin Publishing Group, 1963.</w:t>
      </w:r>
      <w:bookmarkEnd w:id="50"/>
    </w:p>
    <w:p w14:paraId="5B33E178" w14:textId="77777777" w:rsidR="00764C0B" w:rsidRPr="00764C0B" w:rsidRDefault="00764C0B" w:rsidP="00764C0B">
      <w:pPr>
        <w:pStyle w:val="EndNoteBibliography"/>
        <w:ind w:left="720" w:hanging="720"/>
        <w:rPr>
          <w:noProof/>
        </w:rPr>
      </w:pPr>
      <w:bookmarkStart w:id="51" w:name="_ENREF_28"/>
      <w:r w:rsidRPr="00764C0B">
        <w:rPr>
          <w:noProof/>
        </w:rPr>
        <w:lastRenderedPageBreak/>
        <w:t xml:space="preserve">Vyāsaḥ. </w:t>
      </w:r>
      <w:r w:rsidRPr="00764C0B">
        <w:rPr>
          <w:i/>
          <w:noProof/>
        </w:rPr>
        <w:t>Mahābhāratam.</w:t>
      </w:r>
      <w:r w:rsidRPr="00764C0B">
        <w:rPr>
          <w:noProof/>
        </w:rPr>
        <w:t xml:space="preserve"> BORI Critical Edition, The Bhandarkar Oriental Research Institute, 1966, Vishnu S. Sukhtankar.</w:t>
      </w:r>
      <w:bookmarkEnd w:id="51"/>
    </w:p>
    <w:p w14:paraId="5117FA60" w14:textId="77777777" w:rsidR="00764C0B" w:rsidRPr="00764C0B" w:rsidRDefault="00764C0B" w:rsidP="00764C0B">
      <w:pPr>
        <w:pStyle w:val="EndNoteBibliography"/>
        <w:ind w:left="720" w:hanging="720"/>
        <w:rPr>
          <w:noProof/>
        </w:rPr>
      </w:pPr>
      <w:bookmarkStart w:id="52" w:name="_ENREF_29"/>
      <w:r w:rsidRPr="00764C0B">
        <w:rPr>
          <w:noProof/>
        </w:rPr>
        <w:t>Kapoor, Raj. "Mera Naam Joker." R. K. Films, 1970.</w:t>
      </w:r>
      <w:bookmarkEnd w:id="52"/>
    </w:p>
    <w:p w14:paraId="643D9572" w14:textId="77777777" w:rsidR="00764C0B" w:rsidRPr="00764C0B" w:rsidRDefault="00764C0B" w:rsidP="00764C0B">
      <w:pPr>
        <w:pStyle w:val="EndNoteBibliography"/>
        <w:ind w:left="720" w:hanging="720"/>
        <w:rPr>
          <w:noProof/>
        </w:rPr>
      </w:pPr>
      <w:bookmarkStart w:id="53" w:name="_ENREF_30"/>
      <w:r w:rsidRPr="00764C0B">
        <w:rPr>
          <w:i/>
          <w:noProof/>
        </w:rPr>
        <w:t>The Dhammapada.</w:t>
      </w:r>
      <w:r w:rsidRPr="00764C0B">
        <w:rPr>
          <w:noProof/>
        </w:rPr>
        <w:t xml:space="preserve"> Translated by Daw Mya Tin, Department for the Promotion and Propagation of the Sasana, 1993.</w:t>
      </w:r>
      <w:bookmarkEnd w:id="53"/>
    </w:p>
    <w:p w14:paraId="29E08969" w14:textId="77777777" w:rsidR="00764C0B" w:rsidRPr="00764C0B" w:rsidRDefault="00764C0B" w:rsidP="00764C0B">
      <w:pPr>
        <w:pStyle w:val="EndNoteBibliography"/>
        <w:ind w:left="720" w:hanging="720"/>
        <w:rPr>
          <w:noProof/>
        </w:rPr>
      </w:pPr>
      <w:bookmarkStart w:id="54" w:name="_ENREF_31"/>
      <w:r w:rsidRPr="00764C0B">
        <w:rPr>
          <w:noProof/>
        </w:rPr>
        <w:t xml:space="preserve">Baudrillard, J. </w:t>
      </w:r>
      <w:r w:rsidRPr="00764C0B">
        <w:rPr>
          <w:i/>
          <w:noProof/>
        </w:rPr>
        <w:t>The Illusion of the End.</w:t>
      </w:r>
      <w:r w:rsidRPr="00764C0B">
        <w:rPr>
          <w:noProof/>
        </w:rPr>
        <w:t xml:space="preserve"> Stanford University Press, 1994.</w:t>
      </w:r>
      <w:bookmarkEnd w:id="54"/>
    </w:p>
    <w:p w14:paraId="1031A693" w14:textId="77777777" w:rsidR="00764C0B" w:rsidRPr="00764C0B" w:rsidRDefault="00764C0B" w:rsidP="00764C0B">
      <w:pPr>
        <w:pStyle w:val="EndNoteBibliography"/>
        <w:ind w:left="720" w:hanging="720"/>
        <w:rPr>
          <w:noProof/>
        </w:rPr>
      </w:pPr>
      <w:bookmarkStart w:id="55" w:name="_ENREF_32"/>
      <w:r w:rsidRPr="00764C0B">
        <w:rPr>
          <w:noProof/>
        </w:rPr>
        <w:t xml:space="preserve">Erikson, E.H. and J.M. Erikson. </w:t>
      </w:r>
      <w:r w:rsidRPr="00764C0B">
        <w:rPr>
          <w:i/>
          <w:noProof/>
        </w:rPr>
        <w:t>Life Cycle Completed.</w:t>
      </w:r>
      <w:r w:rsidRPr="00764C0B">
        <w:rPr>
          <w:noProof/>
        </w:rPr>
        <w:t xml:space="preserve"> W. W. Norton, 1998.</w:t>
      </w:r>
      <w:bookmarkEnd w:id="55"/>
    </w:p>
    <w:p w14:paraId="59897389" w14:textId="77777777" w:rsidR="00764C0B" w:rsidRPr="00764C0B" w:rsidRDefault="00764C0B" w:rsidP="00764C0B">
      <w:pPr>
        <w:pStyle w:val="EndNoteBibliography"/>
        <w:ind w:left="720" w:hanging="720"/>
        <w:rPr>
          <w:noProof/>
        </w:rPr>
      </w:pPr>
      <w:bookmarkStart w:id="56" w:name="_ENREF_33"/>
      <w:r w:rsidRPr="00764C0B">
        <w:rPr>
          <w:noProof/>
        </w:rPr>
        <w:t>Wachowski, Lana and Lilly Wachowski. "The Matrix." Warner Brothers, 1999.</w:t>
      </w:r>
      <w:bookmarkEnd w:id="56"/>
    </w:p>
    <w:p w14:paraId="7F7C8ED5" w14:textId="77777777" w:rsidR="00764C0B" w:rsidRPr="00764C0B" w:rsidRDefault="00764C0B" w:rsidP="00764C0B">
      <w:pPr>
        <w:pStyle w:val="EndNoteBibliography"/>
        <w:ind w:left="720" w:hanging="720"/>
        <w:rPr>
          <w:noProof/>
        </w:rPr>
      </w:pPr>
      <w:bookmarkStart w:id="57" w:name="_ENREF_34"/>
      <w:r w:rsidRPr="00764C0B">
        <w:rPr>
          <w:noProof/>
        </w:rPr>
        <w:t>Government of India. "The Flag Code of India." Ministry of Home Affairs, 2002.</w:t>
      </w:r>
      <w:bookmarkEnd w:id="57"/>
    </w:p>
    <w:p w14:paraId="49ABF871" w14:textId="77777777" w:rsidR="00764C0B" w:rsidRPr="00764C0B" w:rsidRDefault="00764C0B" w:rsidP="00764C0B">
      <w:pPr>
        <w:pStyle w:val="EndNoteBibliography"/>
        <w:ind w:left="720" w:hanging="720"/>
        <w:rPr>
          <w:noProof/>
        </w:rPr>
      </w:pPr>
      <w:bookmarkStart w:id="58" w:name="_ENREF_35"/>
      <w:r w:rsidRPr="00764C0B">
        <w:rPr>
          <w:noProof/>
        </w:rPr>
        <w:t xml:space="preserve">Belsare, Malhar Bhikaji. </w:t>
      </w:r>
      <w:r w:rsidRPr="00764C0B">
        <w:rPr>
          <w:i/>
          <w:noProof/>
        </w:rPr>
        <w:t>ગુજરાતી-</w:t>
      </w:r>
      <w:r w:rsidRPr="00764C0B">
        <w:rPr>
          <w:rFonts w:ascii="Shruti" w:hAnsi="Shruti" w:cs="Shruti"/>
          <w:i/>
          <w:noProof/>
        </w:rPr>
        <w:t>અંગ્રેજી</w:t>
      </w:r>
      <w:r w:rsidRPr="00764C0B">
        <w:rPr>
          <w:i/>
          <w:noProof/>
        </w:rPr>
        <w:t xml:space="preserve"> </w:t>
      </w:r>
      <w:r w:rsidRPr="00764C0B">
        <w:rPr>
          <w:rFonts w:ascii="Shruti" w:hAnsi="Shruti" w:cs="Shruti"/>
          <w:i/>
          <w:noProof/>
        </w:rPr>
        <w:t>ડિકશનરી</w:t>
      </w:r>
      <w:r w:rsidRPr="00764C0B">
        <w:rPr>
          <w:i/>
          <w:noProof/>
        </w:rPr>
        <w:t xml:space="preserve"> [Etymological Gujarati-English Dictionary].</w:t>
      </w:r>
      <w:r w:rsidRPr="00764C0B">
        <w:rPr>
          <w:noProof/>
        </w:rPr>
        <w:t xml:space="preserve"> 2nd Edition, Asian Educational Services, 2002.</w:t>
      </w:r>
      <w:bookmarkEnd w:id="58"/>
    </w:p>
    <w:p w14:paraId="38526B0B" w14:textId="77777777" w:rsidR="00764C0B" w:rsidRPr="00764C0B" w:rsidRDefault="00764C0B" w:rsidP="00764C0B">
      <w:pPr>
        <w:pStyle w:val="EndNoteBibliography"/>
        <w:ind w:left="720" w:hanging="720"/>
        <w:rPr>
          <w:noProof/>
        </w:rPr>
      </w:pPr>
      <w:bookmarkStart w:id="59" w:name="_ENREF_36"/>
      <w:r w:rsidRPr="00764C0B">
        <w:rPr>
          <w:i/>
          <w:noProof/>
        </w:rPr>
        <w:t>The Message of the Qurʼan.</w:t>
      </w:r>
      <w:r w:rsidRPr="00764C0B">
        <w:rPr>
          <w:noProof/>
        </w:rPr>
        <w:t xml:space="preserve"> Translated by Muhammad Asad, Book Foundation, 2004.</w:t>
      </w:r>
      <w:bookmarkEnd w:id="59"/>
    </w:p>
    <w:p w14:paraId="3B1F37A7" w14:textId="77777777" w:rsidR="00764C0B" w:rsidRPr="00764C0B" w:rsidRDefault="00764C0B" w:rsidP="00764C0B">
      <w:pPr>
        <w:pStyle w:val="EndNoteBibliography"/>
        <w:ind w:left="720" w:hanging="720"/>
        <w:rPr>
          <w:noProof/>
        </w:rPr>
      </w:pPr>
      <w:bookmarkStart w:id="60" w:name="_ENREF_37"/>
      <w:r w:rsidRPr="00764C0B">
        <w:rPr>
          <w:noProof/>
        </w:rPr>
        <w:t xml:space="preserve">Cook, Francis H. </w:t>
      </w:r>
      <w:r w:rsidRPr="00764C0B">
        <w:rPr>
          <w:i/>
          <w:noProof/>
        </w:rPr>
        <w:t>Hua-Yen Buddhism: The Jewel Net of Indra.</w:t>
      </w:r>
      <w:r w:rsidRPr="00764C0B">
        <w:rPr>
          <w:noProof/>
        </w:rPr>
        <w:t xml:space="preserve"> Penn State Press, 2010.</w:t>
      </w:r>
      <w:bookmarkEnd w:id="60"/>
    </w:p>
    <w:p w14:paraId="17FD935E" w14:textId="77777777" w:rsidR="00764C0B" w:rsidRPr="00764C0B" w:rsidRDefault="00764C0B" w:rsidP="00764C0B">
      <w:pPr>
        <w:pStyle w:val="EndNoteBibliography"/>
        <w:ind w:left="720" w:hanging="720"/>
        <w:rPr>
          <w:noProof/>
        </w:rPr>
      </w:pPr>
      <w:bookmarkStart w:id="61" w:name="_ENREF_38"/>
      <w:r w:rsidRPr="00764C0B">
        <w:rPr>
          <w:noProof/>
        </w:rPr>
        <w:t>Alex-engraver. "Sahaja Subtle System." Wikimedia Foundation, 2011. commons.wikimedia.org/wiki/File:SahajaSubtleSystem.svg.</w:t>
      </w:r>
      <w:bookmarkEnd w:id="61"/>
    </w:p>
    <w:p w14:paraId="4896582F" w14:textId="77777777" w:rsidR="00764C0B" w:rsidRPr="00764C0B" w:rsidRDefault="00764C0B" w:rsidP="00764C0B">
      <w:pPr>
        <w:pStyle w:val="EndNoteBibliography"/>
        <w:ind w:left="720" w:hanging="720"/>
        <w:rPr>
          <w:noProof/>
        </w:rPr>
      </w:pPr>
      <w:bookmarkStart w:id="62" w:name="_ENREF_39"/>
      <w:r w:rsidRPr="00764C0B">
        <w:rPr>
          <w:noProof/>
        </w:rPr>
        <w:t xml:space="preserve">Sieyès, Emmanuel Joseph. "What Is the Third Estate?" </w:t>
      </w:r>
      <w:r w:rsidRPr="00764C0B">
        <w:rPr>
          <w:i/>
          <w:noProof/>
        </w:rPr>
        <w:t>Emmanuel Joseph Sieyès: The Essential Political Writings</w:t>
      </w:r>
      <w:r w:rsidRPr="00764C0B">
        <w:rPr>
          <w:noProof/>
        </w:rPr>
        <w:t>, Brill, 2014, Oliver W. Lembcke and Florian Weber.</w:t>
      </w:r>
      <w:bookmarkEnd w:id="62"/>
    </w:p>
    <w:p w14:paraId="0B5BA223" w14:textId="77777777" w:rsidR="00764C0B" w:rsidRPr="00764C0B" w:rsidRDefault="00764C0B" w:rsidP="00764C0B">
      <w:pPr>
        <w:pStyle w:val="EndNoteBibliography"/>
        <w:ind w:left="720" w:hanging="720"/>
        <w:rPr>
          <w:noProof/>
        </w:rPr>
      </w:pPr>
      <w:bookmarkStart w:id="63" w:name="_ENREF_40"/>
      <w:r w:rsidRPr="00764C0B">
        <w:rPr>
          <w:i/>
          <w:noProof/>
        </w:rPr>
        <w:t>The Principal Upaniṣads.</w:t>
      </w:r>
      <w:r w:rsidRPr="00764C0B">
        <w:rPr>
          <w:noProof/>
        </w:rPr>
        <w:t xml:space="preserve"> Translated by Sarvepalli Radhakrishnan, HarperCollins Publishers, 2020.</w:t>
      </w:r>
      <w:bookmarkEnd w:id="63"/>
    </w:p>
    <w:p w14:paraId="2DAD6A88" w14:textId="77777777" w:rsidR="00764C0B" w:rsidRPr="00764C0B" w:rsidRDefault="00764C0B" w:rsidP="00764C0B">
      <w:pPr>
        <w:pStyle w:val="EndNoteBibliography"/>
        <w:ind w:left="720" w:hanging="720"/>
        <w:rPr>
          <w:noProof/>
        </w:rPr>
      </w:pPr>
      <w:bookmarkStart w:id="64" w:name="_ENREF_41"/>
      <w:r w:rsidRPr="00764C0B">
        <w:rPr>
          <w:noProof/>
        </w:rPr>
        <w:t xml:space="preserve">"Why the Matrix Is a Trans Story According to Lilly Wachowski." </w:t>
      </w:r>
      <w:r w:rsidRPr="00764C0B">
        <w:rPr>
          <w:i/>
          <w:noProof/>
        </w:rPr>
        <w:t>Netflix: Behind the Streams</w:t>
      </w:r>
      <w:r w:rsidRPr="00764C0B">
        <w:rPr>
          <w:noProof/>
        </w:rPr>
        <w:t>. reported by Lilly Wachowski, 4 August, 2020 2020, Netflix.</w:t>
      </w:r>
      <w:bookmarkEnd w:id="64"/>
    </w:p>
    <w:p w14:paraId="5CAE8A14" w14:textId="77777777" w:rsidR="00764C0B" w:rsidRPr="00764C0B" w:rsidRDefault="00764C0B" w:rsidP="00764C0B">
      <w:pPr>
        <w:pStyle w:val="EndNoteBibliography"/>
        <w:ind w:left="720" w:hanging="720"/>
        <w:rPr>
          <w:noProof/>
        </w:rPr>
      </w:pPr>
      <w:bookmarkStart w:id="65" w:name="_ENREF_42"/>
      <w:r w:rsidRPr="00764C0B">
        <w:rPr>
          <w:noProof/>
        </w:rPr>
        <w:t>"Mundaka Upanishad." Sanskrit Documents, 2023, sanskritdocuments.org/doc_upanishhat/mundaka.html. Accessed 1 January 2023.</w:t>
      </w:r>
      <w:bookmarkEnd w:id="65"/>
    </w:p>
    <w:p w14:paraId="27C89D0D" w14:textId="77777777" w:rsidR="00764C0B" w:rsidRPr="00764C0B" w:rsidRDefault="00764C0B" w:rsidP="00764C0B">
      <w:pPr>
        <w:pStyle w:val="EndNoteBibliography"/>
        <w:ind w:left="720" w:hanging="720"/>
        <w:rPr>
          <w:noProof/>
        </w:rPr>
      </w:pPr>
      <w:bookmarkStart w:id="66" w:name="_ENREF_43"/>
      <w:r w:rsidRPr="00764C0B">
        <w:rPr>
          <w:i/>
          <w:noProof/>
        </w:rPr>
        <w:t>Tanakh.</w:t>
      </w:r>
      <w:r w:rsidRPr="00764C0B">
        <w:rPr>
          <w:noProof/>
        </w:rPr>
        <w:t xml:space="preserve"> Aleppo Codex, Shlomo ben Buya, circa 920, Aaron ben Moses ben Asher.</w:t>
      </w:r>
      <w:bookmarkEnd w:id="66"/>
    </w:p>
    <w:p w14:paraId="2C4177C0" w14:textId="62E935FA" w:rsidR="00E013D7" w:rsidRDefault="00E013D7" w:rsidP="00E013D7">
      <w:pPr>
        <w:pStyle w:val="Heading1"/>
      </w:pPr>
      <w:r>
        <w:fldChar w:fldCharType="end"/>
      </w:r>
    </w:p>
    <w:p w14:paraId="0A1EC609" w14:textId="7542F9CE" w:rsidR="00C62625" w:rsidRDefault="00C62625" w:rsidP="00C62625">
      <w:pPr>
        <w:pStyle w:val="EndNoteBibliography"/>
        <w:ind w:left="720" w:hanging="720"/>
      </w:pPr>
    </w:p>
    <w:p w14:paraId="4214CAA1" w14:textId="68BCF071" w:rsidR="008E10D7" w:rsidRPr="001052E9" w:rsidRDefault="008E10D7" w:rsidP="00024723">
      <w:pPr>
        <w:pStyle w:val="Heading1"/>
        <w:sectPr w:rsidR="008E10D7" w:rsidRPr="001052E9">
          <w:headerReference w:type="even" r:id="rId86"/>
          <w:headerReference w:type="default" r:id="rId87"/>
          <w:footerReference w:type="default" r:id="rId88"/>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F8A1539" w14:textId="77777777" w:rsidR="009C17FA" w:rsidRDefault="0063517A" w:rsidP="00E506AF">
      <w:pPr>
        <w:pStyle w:val="Heading2"/>
        <w:rPr>
          <w:rFonts w:cs="Times New Roman"/>
        </w:rPr>
      </w:pPr>
      <w:r>
        <w:rPr>
          <w:noProof/>
        </w:rPr>
        <w:lastRenderedPageBreak/>
        <mc:AlternateContent>
          <mc:Choice Requires="wps">
            <w:drawing>
              <wp:anchor distT="0" distB="0" distL="114300" distR="114300" simplePos="0" relativeHeight="251674624" behindDoc="0" locked="0" layoutInCell="1" allowOverlap="1" wp14:anchorId="470115EE" wp14:editId="2573FD80">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02EB435F"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DC29A8">
                              <w:fldChar w:fldCharType="begin"/>
                            </w:r>
                            <w:r w:rsidR="000C6425">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9" w:tooltip="Kapoor, 1970 #277" w:history="1">
                              <w:r w:rsidR="00764C0B">
                                <w:rPr>
                                  <w:noProof/>
                                </w:rPr>
                                <w:t>Kapoor</w:t>
                              </w:r>
                            </w:hyperlink>
                            <w:r w:rsidR="000C6425">
                              <w:rPr>
                                <w:noProof/>
                              </w:rPr>
                              <w:t>)</w:t>
                            </w:r>
                            <w:r w:rsidR="00DC29A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0115EE" id="_x0000_t202" coordsize="21600,21600" o:spt="202" path="m,l,21600r21600,l21600,xe">
                <v:stroke joinstyle="miter"/>
                <v:path gradientshapeok="t" o:connecttype="rect"/>
              </v:shapetype>
              <v:shape id="Text Box 1" o:spid="_x0000_s1026"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" stroked="f">
                <v:textbox style="mso-fit-shape-to-text:t" inset="0,0,0,0">
                  <w:txbxContent>
                    <w:p w14:paraId="058A2E0C" w14:textId="02EB435F"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DC29A8">
                        <w:fldChar w:fldCharType="begin"/>
                      </w:r>
                      <w:r w:rsidR="000C6425">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9" w:tooltip="Kapoor, 1970 #277" w:history="1">
                        <w:r w:rsidR="00764C0B">
                          <w:rPr>
                            <w:noProof/>
                          </w:rPr>
                          <w:t>Kapoor</w:t>
                        </w:r>
                      </w:hyperlink>
                      <w:r w:rsidR="000C6425">
                        <w:rPr>
                          <w:noProof/>
                        </w:rPr>
                        <w:t>)</w:t>
                      </w:r>
                      <w:r w:rsidR="00DC29A8">
                        <w:fldChar w:fldCharType="end"/>
                      </w:r>
                    </w:p>
                  </w:txbxContent>
                </v:textbox>
              </v:shape>
            </w:pict>
          </mc:Fallback>
        </mc:AlternateContent>
      </w:r>
      <w:r w:rsidR="00E013D7">
        <w:rPr>
          <w:noProof/>
        </w:rPr>
        <mc:AlternateContent>
          <mc:Choice Requires="wps">
            <w:drawing>
              <wp:anchor distT="0" distB="0" distL="114300" distR="114300" simplePos="0" relativeHeight="251677696" behindDoc="0" locked="0" layoutInCell="1" allowOverlap="1" wp14:anchorId="593E9B6C" wp14:editId="32C16B58">
                <wp:simplePos x="0" y="0"/>
                <wp:positionH relativeFrom="column">
                  <wp:posOffset>-914400</wp:posOffset>
                </wp:positionH>
                <wp:positionV relativeFrom="paragraph">
                  <wp:posOffset>9201150</wp:posOffset>
                </wp:positionV>
                <wp:extent cx="7771765" cy="635"/>
                <wp:effectExtent l="0" t="0" r="635" b="12065"/>
                <wp:wrapNone/>
                <wp:docPr id="60367387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r w:rsidR="00C1023D">
                              <w:fldChar w:fldCharType="begin"/>
                            </w:r>
                            <w:r w:rsidR="00C1023D">
                              <w:instrText xml:space="preserve"> SEQ Equation \* ARABIC </w:instrText>
                            </w:r>
                            <w:r w:rsidR="00C1023D">
                              <w:fldChar w:fldCharType="separate"/>
                            </w:r>
                            <w:r>
                              <w:rPr>
                                <w:noProof/>
                              </w:rPr>
                              <w:t>1</w:t>
                            </w:r>
                            <w:r w:rsidR="00C1023D">
                              <w:rPr>
                                <w:noProof/>
                              </w:rPr>
                              <w:fldChar w:fldCharType="end"/>
                            </w:r>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E9B6C" id="_x0000_s1027" type="#_x0000_t202" style="position:absolute;margin-left:-1in;margin-top:724.5pt;width:611.9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" stroked="f">
                <v:textbox style="mso-fit-shape-to-text:t" inset="0,0,0,0">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fldSimple w:instr=" SEQ Equation \* ARABIC ">
                        <w:r>
                          <w:rPr>
                            <w:noProof/>
                          </w:rPr>
                          <w:t>1</w:t>
                        </w:r>
                      </w:fldSimple>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v:textbox>
              </v:shape>
            </w:pict>
          </mc:Fallback>
        </mc:AlternateContent>
      </w:r>
    </w:p>
    <w:p w14:paraId="65FFA914" w14:textId="77777777" w:rsidR="00554EA0" w:rsidRPr="00554EA0" w:rsidRDefault="00554EA0" w:rsidP="00554EA0">
      <w:pPr>
        <w:rPr>
          <w:rFonts w:eastAsiaTheme="majorEastAsia"/>
        </w:rPr>
      </w:pPr>
    </w:p>
    <w:p w14:paraId="3B632B9D" w14:textId="77777777" w:rsidR="00554EA0" w:rsidRPr="00554EA0" w:rsidRDefault="00554EA0" w:rsidP="00554EA0">
      <w:pPr>
        <w:rPr>
          <w:rFonts w:eastAsiaTheme="majorEastAsia"/>
        </w:rPr>
      </w:pPr>
    </w:p>
    <w:p w14:paraId="47D9E1B9" w14:textId="77777777" w:rsidR="00554EA0" w:rsidRPr="00554EA0" w:rsidRDefault="00554EA0" w:rsidP="00554EA0">
      <w:pPr>
        <w:rPr>
          <w:rFonts w:eastAsiaTheme="majorEastAsia"/>
        </w:rPr>
      </w:pPr>
    </w:p>
    <w:p w14:paraId="22AA2F96" w14:textId="77777777" w:rsidR="00554EA0" w:rsidRPr="00554EA0" w:rsidRDefault="00554EA0" w:rsidP="00554EA0">
      <w:pPr>
        <w:rPr>
          <w:rFonts w:eastAsiaTheme="majorEastAsia"/>
        </w:rPr>
      </w:pPr>
    </w:p>
    <w:p w14:paraId="1E916967" w14:textId="77777777" w:rsidR="00554EA0" w:rsidRPr="00554EA0" w:rsidRDefault="00554EA0" w:rsidP="00554EA0">
      <w:pPr>
        <w:rPr>
          <w:rFonts w:eastAsiaTheme="majorEastAsia"/>
        </w:rPr>
      </w:pPr>
    </w:p>
    <w:p w14:paraId="575CBD3C" w14:textId="77777777" w:rsidR="00554EA0" w:rsidRPr="00554EA0" w:rsidRDefault="00554EA0" w:rsidP="00554EA0">
      <w:pPr>
        <w:rPr>
          <w:rFonts w:eastAsiaTheme="majorEastAsia"/>
        </w:rPr>
      </w:pPr>
    </w:p>
    <w:p w14:paraId="45C75750" w14:textId="77777777" w:rsidR="00554EA0" w:rsidRPr="00554EA0" w:rsidRDefault="00554EA0" w:rsidP="00554EA0">
      <w:pPr>
        <w:rPr>
          <w:rFonts w:eastAsiaTheme="majorEastAsia"/>
        </w:rPr>
      </w:pPr>
    </w:p>
    <w:p w14:paraId="0163F4D6" w14:textId="77777777" w:rsidR="00554EA0" w:rsidRPr="00554EA0" w:rsidRDefault="00554EA0" w:rsidP="00554EA0">
      <w:pPr>
        <w:rPr>
          <w:rFonts w:eastAsiaTheme="majorEastAsia"/>
        </w:rPr>
      </w:pPr>
    </w:p>
    <w:p w14:paraId="0B94B948" w14:textId="77777777" w:rsidR="00554EA0" w:rsidRPr="00554EA0" w:rsidRDefault="00554EA0" w:rsidP="00554EA0">
      <w:pPr>
        <w:rPr>
          <w:rFonts w:eastAsiaTheme="majorEastAsia"/>
        </w:rPr>
      </w:pPr>
    </w:p>
    <w:p w14:paraId="798F16C5" w14:textId="1F7F47B5" w:rsidR="00554EA0" w:rsidRPr="008A4333" w:rsidRDefault="00C9404A" w:rsidP="00C9404A">
      <w:pPr>
        <w:tabs>
          <w:tab w:val="left" w:pos="5293"/>
        </w:tabs>
        <w:rPr>
          <w:rFonts w:ascii="US Declaration" w:hAnsi="US Declaration"/>
          <w:sz w:val="36"/>
          <w:szCs w:val="36"/>
        </w:rPr>
        <w:sectPr w:rsidR="00554EA0" w:rsidRPr="008A4333" w:rsidSect="00873792">
          <w:headerReference w:type="even" r:id="rId89"/>
          <w:footerReference w:type="default" r:id="rId9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mc:AlternateContent>
          <mc:Choice Requires="wps">
            <w:drawing>
              <wp:anchor distT="0" distB="0" distL="114300" distR="114300" simplePos="0" relativeHeight="251678720" behindDoc="0" locked="0" layoutInCell="1" allowOverlap="1" wp14:anchorId="7238399D" wp14:editId="1225A15E">
                <wp:simplePos x="0" y="0"/>
                <wp:positionH relativeFrom="margin">
                  <wp:align>center</wp:align>
                </wp:positionH>
                <wp:positionV relativeFrom="margin">
                  <wp:align>center</wp:align>
                </wp:positionV>
                <wp:extent cx="1563624" cy="1005840"/>
                <wp:effectExtent l="0" t="0" r="0" b="0"/>
                <wp:wrapSquare wrapText="bothSides"/>
                <wp:docPr id="669638552" name="Text Box 1"/>
                <wp:cNvGraphicFramePr/>
                <a:graphic xmlns:a="http://schemas.openxmlformats.org/drawingml/2006/main">
                  <a:graphicData uri="http://schemas.microsoft.com/office/word/2010/wordprocessingShape">
                    <wps:wsp>
                      <wps:cNvSpPr txBox="1"/>
                      <wps:spPr>
                        <a:xfrm>
                          <a:off x="0" y="0"/>
                          <a:ext cx="1563624" cy="1005840"/>
                        </a:xfrm>
                        <a:prstGeom prst="rect">
                          <a:avLst/>
                        </a:prstGeom>
                        <a:noFill/>
                        <a:ln w="6350">
                          <a:noFill/>
                        </a:ln>
                      </wps:spPr>
                      <wps:txbx>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FF68B9" w:rsidRDefault="00C9404A" w:rsidP="00FF68B9">
                            <w:pPr>
                              <w:tabs>
                                <w:tab w:val="left" w:pos="5293"/>
                              </w:tabs>
                              <w:jc w:val="center"/>
                              <w:rPr>
                                <w:rFonts w:ascii="US Declaration" w:hAnsi="US Declaration"/>
                                <w:sz w:val="36"/>
                                <w:szCs w:val="36"/>
                              </w:rPr>
                            </w:pPr>
                            <w:r w:rsidRPr="008A4333">
                              <w:rPr>
                                <w:rFonts w:ascii="US Declaration" w:hAnsi="US Declaration"/>
                                <w:sz w:val="36"/>
                                <w:szCs w:val="36"/>
                              </w:rPr>
                              <w:t>The E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238399D" id="_x0000_s1028" type="#_x0000_t202" style="position:absolute;margin-left:0;margin-top:0;width:123.1pt;height:79.2pt;z-index:251678720;visibility:visible;mso-wrap-style:non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" filled="f" stroked="f" strokeweight=".5pt">
                <v:fill o:detectmouseclick="t"/>
                <v:textbox style="mso-fit-shape-to-text:t">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FF68B9" w:rsidRDefault="00C9404A" w:rsidP="00FF68B9">
                      <w:pPr>
                        <w:tabs>
                          <w:tab w:val="left" w:pos="5293"/>
                        </w:tabs>
                        <w:jc w:val="center"/>
                        <w:rPr>
                          <w:rFonts w:ascii="US Declaration" w:hAnsi="US Declaration"/>
                          <w:sz w:val="36"/>
                          <w:szCs w:val="36"/>
                        </w:rPr>
                      </w:pPr>
                      <w:r w:rsidRPr="008A4333">
                        <w:rPr>
                          <w:rFonts w:ascii="US Declaration" w:hAnsi="US Declaration"/>
                          <w:sz w:val="36"/>
                          <w:szCs w:val="36"/>
                        </w:rPr>
                        <w:t>The End</w:t>
                      </w:r>
                    </w:p>
                  </w:txbxContent>
                </v:textbox>
                <w10:wrap type="square" anchorx="margin" anchory="margin"/>
              </v:shape>
            </w:pict>
          </mc:Fallback>
        </mc:AlternateContent>
      </w:r>
      <w:r w:rsidR="00086929" w:rsidRPr="00086929">
        <w:rPr>
          <w:rStyle w:val="Annotation"/>
          <w:color w:val="FFFFFF" w:themeColor="background1"/>
          <w:highlight w:val="white"/>
          <w:vertAlign w:val="superscript"/>
        </w:rPr>
        <w:footnoteReference w:id="48"/>
      </w:r>
    </w:p>
    <w:p w14:paraId="05D1D544" w14:textId="5161578C" w:rsidR="00D9492F" w:rsidRDefault="00874DC2" w:rsidP="00CF544D">
      <w:pPr>
        <w:pStyle w:val="Heading1"/>
      </w:pPr>
      <w:r w:rsidRPr="00DF084F">
        <w:rPr>
          <w:rFonts w:ascii="Kohinoor Devanagari" w:eastAsia="Kohinoor Devanagari Regular" w:hAnsi="Kohinoor Devanagari" w:cs="Kohinoor Devanagari"/>
        </w:rPr>
        <w:lastRenderedPageBreak/>
        <w:t>तिरंगा</w:t>
      </w:r>
      <w:r w:rsidRPr="00DF084F">
        <w:t>, tira</w:t>
      </w:r>
      <w:r w:rsidRPr="00DF084F">
        <w:rPr>
          <w:rFonts w:eastAsia="Helvetica"/>
        </w:rPr>
        <w:t>ṅ</w:t>
      </w:r>
      <w:r w:rsidRPr="00DF084F">
        <w:t>g</w:t>
      </w:r>
      <w:r w:rsidRPr="00DF084F">
        <w:rPr>
          <w:rFonts w:eastAsia="Helvetica"/>
        </w:rPr>
        <w:t>ā</w:t>
      </w:r>
      <w:r w:rsidRPr="00DF084F">
        <w:t>: “</w:t>
      </w:r>
      <w:r w:rsidR="00642965">
        <w:t>t</w:t>
      </w:r>
      <w:r w:rsidRPr="00DF084F">
        <w:t>ricolour"</w:t>
      </w:r>
      <w:r w:rsidRPr="003A6D5C">
        <w:rPr>
          <w:rStyle w:val="Annotation"/>
          <w:sz w:val="24"/>
          <w:szCs w:val="24"/>
          <w:highlight w:val="white"/>
          <w:vertAlign w:val="superscript"/>
        </w:rPr>
        <w:footnoteReference w:id="49"/>
      </w:r>
      <w:r w:rsidR="00817E93" w:rsidRPr="00DF084F">
        <w:rPr>
          <w:noProof/>
        </w:rPr>
        <w:drawing>
          <wp:anchor distT="0" distB="0" distL="114300" distR="114300" simplePos="0" relativeHeight="251672576" behindDoc="0" locked="0" layoutInCell="1" allowOverlap="1" wp14:anchorId="6714EB15" wp14:editId="1E686D61">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p>
    <w:p w14:paraId="3FADE257" w14:textId="77777777" w:rsidR="00D9492F" w:rsidRDefault="00D9492F" w:rsidP="00CF544D">
      <w:pPr>
        <w:pStyle w:val="Heading1"/>
      </w:pPr>
    </w:p>
    <w:p w14:paraId="63C892CB" w14:textId="65D0571D" w:rsidR="00921880" w:rsidRDefault="00921880" w:rsidP="00E013D7">
      <w:pPr>
        <w:pStyle w:val="EndNoteBibliography"/>
      </w:pPr>
    </w:p>
    <w:sectPr w:rsidR="00921880">
      <w:headerReference w:type="even" r:id="rId92"/>
      <w:headerReference w:type="default" r:id="rId93"/>
      <w:footerReference w:type="default" r:id="rId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C5070" w14:textId="77777777" w:rsidR="00187F2A" w:rsidRDefault="00187F2A" w:rsidP="00451AD0">
      <w:r>
        <w:separator/>
      </w:r>
    </w:p>
    <w:p w14:paraId="1756AA4A" w14:textId="77777777" w:rsidR="00187F2A" w:rsidRDefault="00187F2A"/>
    <w:p w14:paraId="72CF84F0" w14:textId="77777777" w:rsidR="00187F2A" w:rsidRDefault="00187F2A"/>
  </w:endnote>
  <w:endnote w:type="continuationSeparator" w:id="0">
    <w:p w14:paraId="14D2BA03" w14:textId="77777777" w:rsidR="00187F2A" w:rsidRDefault="00187F2A" w:rsidP="00451AD0">
      <w:r>
        <w:continuationSeparator/>
      </w:r>
    </w:p>
    <w:p w14:paraId="7336B531" w14:textId="77777777" w:rsidR="00187F2A" w:rsidRDefault="00187F2A"/>
    <w:p w14:paraId="14D20A2C" w14:textId="77777777" w:rsidR="00187F2A" w:rsidRDefault="00187F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Lucida Grande">
    <w:panose1 w:val="020B0600040502020204"/>
    <w:charset w:val="00"/>
    <w:family w:val="swiss"/>
    <w:pitch w:val="variable"/>
    <w:sig w:usb0="E1000AEF" w:usb1="5000A1FF" w:usb2="00000000" w:usb3="00000000" w:csb0="000001B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Gujarati MT">
    <w:panose1 w:val="00000500070000000000"/>
    <w:charset w:val="00"/>
    <w:family w:val="auto"/>
    <w:pitch w:val="variable"/>
    <w:sig w:usb0="80048003" w:usb1="1000C0C1"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 w:name="US Declaration">
    <w:panose1 w:val="00000000000000000000"/>
    <w:charset w:val="00"/>
    <w:family w:val="auto"/>
    <w:pitch w:val="variable"/>
    <w:sig w:usb0="00000007" w:usb1="00000000" w:usb2="00000000" w:usb3="00000000" w:csb0="00000093" w:csb1="00000000"/>
  </w:font>
  <w:font w:name="EB Garamond">
    <w:panose1 w:val="00000000000000000000"/>
    <w:charset w:val="00"/>
    <w:family w:val="auto"/>
    <w:pitch w:val="variable"/>
    <w:sig w:usb0="E00002FF" w:usb1="5201E4F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1209D" w14:textId="77777777" w:rsidR="001D132C" w:rsidRDefault="001D132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A4512" w14:textId="77777777" w:rsidR="00187F2A" w:rsidRDefault="00187F2A" w:rsidP="00451AD0">
      <w:r>
        <w:separator/>
      </w:r>
    </w:p>
    <w:p w14:paraId="46389489" w14:textId="77777777" w:rsidR="00187F2A" w:rsidRDefault="00187F2A"/>
    <w:p w14:paraId="03A7332D" w14:textId="77777777" w:rsidR="00187F2A" w:rsidRDefault="00187F2A"/>
  </w:footnote>
  <w:footnote w:type="continuationSeparator" w:id="0">
    <w:p w14:paraId="2E021E92" w14:textId="77777777" w:rsidR="00187F2A" w:rsidRDefault="00187F2A" w:rsidP="00451AD0">
      <w:r>
        <w:continuationSeparator/>
      </w:r>
    </w:p>
    <w:p w14:paraId="225B8C5A" w14:textId="77777777" w:rsidR="00187F2A" w:rsidRDefault="00187F2A"/>
    <w:p w14:paraId="2D240CD9" w14:textId="77777777" w:rsidR="00187F2A" w:rsidRDefault="00187F2A"/>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627331D4" w:rsidR="005F5935" w:rsidRPr="001B26D3" w:rsidRDefault="00DC29A8" w:rsidP="00863075">
      <w:pPr>
        <w:pStyle w:val="FootnoteText"/>
      </w:pPr>
      <w:r>
        <w:fldChar w:fldCharType="begin"/>
      </w:r>
      <w:r w:rsidR="009F5662">
        <w:instrText xml:space="preserve"> ADDIN EN.CITE &lt;EndNote&gt;&lt;Cite&gt;&lt;Author&gt;Belsare&lt;/Author&gt;&lt;Year&gt;2002&lt;/Year&gt;&lt;RecNum&gt;611&lt;/RecNum&gt;&lt;Pages&gt;577&lt;/Pages&gt;&lt;DisplayText&gt;Belsare, Malhar Bhikaji. &lt;style face="italic"&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sidR="009F5662">
        <w:rPr>
          <w:noProof/>
        </w:rPr>
        <w:t>Belsare, Malhar Bhikaji.</w:t>
      </w:r>
      <w:r w:rsidR="009F5662" w:rsidRPr="005D1D8D">
        <w:rPr>
          <w:rFonts w:ascii="Gujarati Sangam MN" w:hAnsi="Gujarati Sangam MN" w:cs="Gujarati Sangam MN"/>
          <w:noProof/>
        </w:rPr>
        <w:t xml:space="preserve"> </w:t>
      </w:r>
      <w:r w:rsidR="009F5662" w:rsidRPr="005D1D8D">
        <w:rPr>
          <w:rFonts w:ascii="Gujarati Sangam MN" w:hAnsi="Gujarati Sangam MN" w:cs="Gujarati Sangam MN"/>
          <w:i/>
          <w:noProof/>
        </w:rPr>
        <w:t>ગુજરાતી-અંગ્રેજી ડિકશનરી</w:t>
      </w:r>
      <w:r w:rsidR="009F5662" w:rsidRPr="009F5662">
        <w:rPr>
          <w:i/>
          <w:noProof/>
        </w:rPr>
        <w:t xml:space="preserve"> [Etymological Gujarati-English Dictionary].</w:t>
      </w:r>
      <w:r w:rsidR="009F5662">
        <w:rPr>
          <w:noProof/>
        </w:rPr>
        <w:t xml:space="preserve"> 2nd Edition, Asian Educational Services, 2002.</w:t>
      </w:r>
      <w:r>
        <w:fldChar w:fldCharType="end"/>
      </w:r>
    </w:p>
  </w:footnote>
  <w:footnote w:id="2">
    <w:p w14:paraId="621729D7" w14:textId="24C2AF5D"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 guid="2a60781f-1f23-4800-bc35-98d523f2938b"&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DC29A8">
        <w:fldChar w:fldCharType="separate"/>
      </w:r>
      <w:r w:rsidR="000C6425">
        <w:rPr>
          <w:noProof/>
        </w:rPr>
        <w:t xml:space="preserve">Shakespeare, William. </w:t>
      </w:r>
      <w:r w:rsidR="000C6425" w:rsidRPr="000C6425">
        <w:rPr>
          <w:i/>
          <w:noProof/>
        </w:rPr>
        <w:t>Romeo and Juliet, Quarto 2.</w:t>
      </w:r>
      <w:r w:rsidR="000C6425">
        <w:rPr>
          <w:noProof/>
        </w:rPr>
        <w:t xml:space="preserve"> Thomas Creede, 1599.</w:t>
      </w:r>
      <w:r w:rsidR="00DC29A8">
        <w:fldChar w:fldCharType="end"/>
      </w:r>
    </w:p>
  </w:footnote>
  <w:footnote w:id="3">
    <w:p w14:paraId="12907C1C" w14:textId="77777777" w:rsidR="000C6425"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w:t>
      </w:r>
      <w:proofErr w:type="gramStart"/>
      <w:r w:rsidRPr="001B26D3">
        <w:t>to</w:t>
      </w:r>
      <w:proofErr w:type="gramEnd"/>
      <w:r w:rsidRPr="001B26D3">
        <w:t xml:space="preserve">” </w:t>
      </w:r>
    </w:p>
    <w:p w14:paraId="61B87978" w14:textId="0D18FC37" w:rsidR="00986B3E" w:rsidRPr="001B26D3" w:rsidRDefault="00DC29A8" w:rsidP="00AE7498">
      <w:pPr>
        <w:pStyle w:val="FootnoteText"/>
      </w:pPr>
      <w:r>
        <w:fldChar w:fldCharType="begin"/>
      </w:r>
      <w:r w:rsidR="000C6425">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fldChar w:fldCharType="separate"/>
      </w:r>
      <w:r w:rsidR="000C6425">
        <w:rPr>
          <w:noProof/>
        </w:rPr>
        <w:t xml:space="preserve">Sir Monier Monier-Williams. </w:t>
      </w:r>
      <w:r w:rsidR="000C6425" w:rsidRPr="000C6425">
        <w:rPr>
          <w:i/>
          <w:noProof/>
        </w:rPr>
        <w:t>Dictionary, Sanskrit-English</w:t>
      </w:r>
      <w:r w:rsidR="000C6425">
        <w:rPr>
          <w:noProof/>
        </w:rPr>
        <w:t>, Universität zu Köln, 1899, https://www.sanskrit-lexicon.uni-koeln.de.</w:t>
      </w:r>
      <w:r>
        <w:fldChar w:fldCharType="end"/>
      </w:r>
    </w:p>
  </w:footnote>
  <w:footnote w:id="4">
    <w:p w14:paraId="7D18EA33" w14:textId="3897ECD2"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DC29A8">
        <w:fldChar w:fldCharType="begin"/>
      </w:r>
      <w:r w:rsidR="000C6425">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ibid.</w:t>
      </w:r>
      <w:r w:rsidR="00DC29A8">
        <w:fldChar w:fldCharType="end"/>
      </w:r>
    </w:p>
  </w:footnote>
  <w:footnote w:id="5">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6">
    <w:p w14:paraId="5D79555E" w14:textId="23AD381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 xml:space="preserve">Sir Monier Monier-Williams. </w:t>
      </w:r>
      <w:r w:rsidR="000C6425" w:rsidRPr="000C6425">
        <w:rPr>
          <w:i/>
          <w:noProof/>
        </w:rPr>
        <w:t>Dictionary, Sanskrit-English</w:t>
      </w:r>
      <w:r w:rsidR="000C6425">
        <w:rPr>
          <w:noProof/>
        </w:rPr>
        <w:t>, Universität zu Köln, 1899, https://www.sanskrit-lexicon.uni-koeln.de.</w:t>
      </w:r>
      <w:r w:rsidR="00DC29A8">
        <w:fldChar w:fldCharType="end"/>
      </w:r>
    </w:p>
  </w:footnote>
  <w:footnote w:id="7">
    <w:p w14:paraId="2EDE2F80" w14:textId="627527E3"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0C6425">
        <w:rPr>
          <w:bCs/>
        </w:rPr>
        <w:instrText xml:space="preserve"> ADDIN EN.CITE &lt;EndNote&gt;&lt;Cite ExcludeAuth="1"&gt;&lt;Year&gt;2023&lt;/Year&gt;&lt;RecNum&gt;537&lt;/RecNum&gt;&lt;DisplayText&gt;&amp;quot;Mundaka Upanishad.&amp;quot; Sanskrit Documents, 2023, sanskritdocuments.org/doc_upanishhat/mundaka.html. Accessed 1 January 2023.&lt;/DisplayText&gt;&lt;record&gt;&lt;rec-number&gt;537&lt;/rec-number&gt;&lt;foreign-keys&gt;&lt;key app="EN" db-id="ess5p2eeceedtnexdvi5deew0v5ezzrz5xfs" timestamp="1687531232" guid="c16d09e5-63c8-437b-99ef-878e136bddf0"&gt;537&lt;/key&gt;&lt;/foreign-keys&gt;&lt;ref-type name="Web Page"&gt;12&lt;/ref-type&gt;&lt;contributors&gt;&lt;/contributors&gt;&lt;titles&gt;&lt;title&gt;Mundaka Upanishad&lt;/title&gt;&lt;/titles&gt;&lt;volume&gt;2023&lt;/volume&gt;&lt;number&gt;1 January&lt;/number&gt;&lt;dates&gt;&lt;year&gt;2023&lt;/year&gt;&lt;/dates&gt;&lt;pub-location&gt;sanskritdocuments.org&lt;/pub-location&gt;&lt;publisher&gt;Sanskrit Documents&lt;/publisher&gt;&lt;urls&gt;&lt;related-urls&gt;&lt;url&gt;sanskritdocuments.org/doc_upanishhat/mundaka.html&lt;/url&gt;&lt;/related-urls&gt;&lt;/urls&gt;&lt;/record&gt;&lt;/Cite&gt;&lt;/EndNote&gt;</w:instrText>
      </w:r>
      <w:r w:rsidR="00DC29A8">
        <w:rPr>
          <w:bCs/>
        </w:rPr>
        <w:fldChar w:fldCharType="separate"/>
      </w:r>
      <w:r w:rsidR="000C6425">
        <w:rPr>
          <w:bCs/>
          <w:noProof/>
        </w:rPr>
        <w:t>"Mundaka Upanishad." Sanskrit Documents, 2023, sanskritdocuments.org/doc_upanishhat/mundaka.html. Accessed 1 January 2023.</w:t>
      </w:r>
      <w:r w:rsidR="00DC29A8">
        <w:rPr>
          <w:bCs/>
        </w:rPr>
        <w:fldChar w:fldCharType="end"/>
      </w:r>
    </w:p>
  </w:footnote>
  <w:footnote w:id="8">
    <w:p w14:paraId="2B519BF6" w14:textId="0E8ACBE5"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2020&lt;/Year&gt;&lt;RecNum&gt;536&lt;/RecNum&gt;&lt;Pages&gt;688&lt;/Pages&gt;&lt;DisplayText&gt;&lt;style face="italic"&gt;The Principal Upaniṣads.&lt;/style&gt; Translated by Sarvepalli Radhakrishnan, HarperCollins Publishers, 2020.&lt;/DisplayText&gt;&lt;record&gt;&lt;rec-number&gt;536&lt;/rec-number&gt;&lt;foreign-keys&gt;&lt;key app="EN" db-id="ess5p2eeceedtnexdvi5deew0v5ezzrz5xfs" timestamp="1687529968" guid="a6aac545-9965-4030-9bb1-a03d1682b5fe"&gt;536&lt;/key&gt;&lt;/foreign-keys&gt;&lt;ref-type name="Book"&gt;6&lt;/ref-type&gt;&lt;contributors&gt;&lt;subsidiary-authors&gt;&lt;author&gt;Radhakrishnan, Sarvepalli&lt;/author&gt;&lt;/subsidiary-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DC29A8">
        <w:fldChar w:fldCharType="separate"/>
      </w:r>
      <w:r w:rsidR="000C6425" w:rsidRPr="000C6425">
        <w:rPr>
          <w:i/>
          <w:noProof/>
        </w:rPr>
        <w:t>The Principal Upaniṣads.</w:t>
      </w:r>
      <w:r w:rsidR="000C6425">
        <w:rPr>
          <w:noProof/>
        </w:rPr>
        <w:t xml:space="preserve"> Translated by Sarvepalli Radhakrishnan, HarperCollins Publishers, 2020.</w:t>
      </w:r>
      <w:r w:rsidR="00DC29A8">
        <w:fldChar w:fldCharType="end"/>
      </w:r>
    </w:p>
  </w:footnote>
  <w:footnote w:id="9">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7872E9ED" w:rsidR="000E57D6" w:rsidRPr="001B26D3" w:rsidRDefault="00DC29A8" w:rsidP="00AE7498">
      <w:pPr>
        <w:pStyle w:val="FootnoteText"/>
      </w:pPr>
      <w:r>
        <w:fldChar w:fldCharType="begin"/>
      </w:r>
      <w:r w:rsidR="000C6425">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 guid="f2a64c67-e1f4-4e8b-8c63-f8dd546983ec"&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sidR="000C6425">
        <w:rPr>
          <w:noProof/>
        </w:rPr>
        <w:t xml:space="preserve">Erikson, E.H. and J.M. Erikson. </w:t>
      </w:r>
      <w:r w:rsidR="000C6425" w:rsidRPr="000C6425">
        <w:rPr>
          <w:i/>
          <w:noProof/>
        </w:rPr>
        <w:t>Life Cycle Completed.</w:t>
      </w:r>
      <w:r w:rsidR="000C6425">
        <w:rPr>
          <w:noProof/>
        </w:rPr>
        <w:t xml:space="preserve"> W. W. Norton, 1998.</w:t>
      </w:r>
      <w:r>
        <w:fldChar w:fldCharType="end"/>
      </w:r>
    </w:p>
  </w:footnote>
  <w:footnote w:id="10">
    <w:p w14:paraId="78202B9A" w14:textId="3FA8D78A" w:rsidR="00514E8D" w:rsidRPr="00F67357" w:rsidRDefault="00514E8D" w:rsidP="00514E8D">
      <w:pPr>
        <w:pStyle w:val="FootnoteText"/>
      </w:pPr>
      <w:r w:rsidRPr="00F67357">
        <w:rPr>
          <w:rStyle w:val="FootnoteReference"/>
          <w:b w:val="0"/>
          <w:bCs/>
        </w:rPr>
        <w:footnoteRef/>
      </w:r>
      <w:r w:rsidRPr="00F67357">
        <w:rPr>
          <w:rStyle w:val="FootnoteReference"/>
        </w:rPr>
        <w:tab/>
      </w:r>
      <w:r w:rsidR="00DC29A8">
        <w:fldChar w:fldCharType="begin"/>
      </w:r>
      <w:r w:rsidR="000C6425">
        <w:instrText xml:space="preserve"> ADDIN EN.CITE &lt;EndNote&gt;&lt;Cite&gt;&lt;Author&gt;Gupta&lt;/Author&gt;&lt;Year&gt;1942&lt;/Year&gt;&lt;RecNum&gt;529&lt;/RecNum&gt;&lt;Pages&gt;47&lt;/Pages&gt;&lt;DisplayText&gt;Gupta, Mahendranath. &lt;style face="italic"&gt;The Gospel of Sri Ramakrishna.&lt;/style&gt; Translated by Swami Nikhilananda, Ramakrishna-Vivekananda Center of New York, 1942.&lt;/DisplayText&gt;&lt;record&gt;&lt;rec-number&gt;529&lt;/rec-number&gt;&lt;foreign-keys&gt;&lt;key app="EN" db-id="ess5p2eeceedtnexdvi5deew0v5ezzrz5xfs" timestamp="1686833630" guid="36a41172-9b27-43b7-abe2-84a6a29301f0"&gt;529&lt;/key&gt;&lt;/foreign-keys&gt;&lt;ref-type name="Book"&gt;6&lt;/ref-type&gt;&lt;contributors&gt;&lt;authors&gt;&lt;author&gt;Mahendranath Gupta&lt;/author&gt;&lt;/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DC29A8">
        <w:fldChar w:fldCharType="separate"/>
      </w:r>
      <w:r w:rsidR="000C6425">
        <w:rPr>
          <w:noProof/>
        </w:rPr>
        <w:t xml:space="preserve">Gupta, Mahendranath. </w:t>
      </w:r>
      <w:r w:rsidR="000C6425" w:rsidRPr="000C6425">
        <w:rPr>
          <w:i/>
          <w:noProof/>
        </w:rPr>
        <w:t>The Gospel of Sri Ramakrishna.</w:t>
      </w:r>
      <w:r w:rsidR="000C6425">
        <w:rPr>
          <w:noProof/>
        </w:rPr>
        <w:t xml:space="preserve"> Translated by Swami Nikhilananda, Ramakrishna-Vivekananda Center of New York, 1942.</w:t>
      </w:r>
      <w:r w:rsidR="00DC29A8">
        <w:fldChar w:fldCharType="end"/>
      </w:r>
      <w:r w:rsidRPr="00F67357">
        <w:t xml:space="preserve"> </w:t>
      </w:r>
    </w:p>
  </w:footnote>
  <w:footnote w:id="11">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35DB2210" w:rsidR="006D09D0" w:rsidRPr="00F67357" w:rsidRDefault="00DC29A8" w:rsidP="00750F74">
      <w:pPr>
        <w:pStyle w:val="FootnoteText"/>
      </w:pPr>
      <w:r>
        <w:fldChar w:fldCharType="begin"/>
      </w:r>
      <w:r w:rsidR="000C6425">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 guid="5ffadc34-a11c-4e06-b89b-ef6584bd642a"&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sidR="000C6425">
        <w:rPr>
          <w:noProof/>
        </w:rPr>
        <w:t xml:space="preserve">Swami Abhedānanda. </w:t>
      </w:r>
      <w:r w:rsidR="000C6425" w:rsidRPr="000C6425">
        <w:rPr>
          <w:i/>
          <w:noProof/>
        </w:rPr>
        <w:t>Vedanta Philosophy Three Lectures.</w:t>
      </w:r>
      <w:r w:rsidR="000C6425">
        <w:rPr>
          <w:noProof/>
        </w:rPr>
        <w:t xml:space="preserve"> The Vedanta Society, 1901.</w:t>
      </w:r>
      <w:r>
        <w:fldChar w:fldCharType="end"/>
      </w:r>
    </w:p>
  </w:footnote>
  <w:footnote w:id="12">
    <w:p w14:paraId="4387FAE9" w14:textId="3D2BA78E" w:rsidR="00750F74" w:rsidRPr="00F67357" w:rsidRDefault="00750F74" w:rsidP="00750F74">
      <w:pPr>
        <w:pStyle w:val="FootnoteText"/>
      </w:pPr>
      <w:r w:rsidRPr="00F67357">
        <w:rPr>
          <w:rStyle w:val="FootnoteReference"/>
          <w:b w:val="0"/>
          <w:bCs/>
        </w:rPr>
        <w:footnoteRef/>
      </w:r>
      <w:r w:rsidRPr="00F67357">
        <w:rPr>
          <w:rStyle w:val="FootnoteReference"/>
        </w:rPr>
        <w:tab/>
      </w:r>
      <w:r w:rsidR="00DC29A8">
        <w:fldChar w:fldCharType="begin"/>
      </w:r>
      <w:r w:rsidR="000C6425">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 xml:space="preserve">Sir Monier Monier-Williams. </w:t>
      </w:r>
      <w:r w:rsidR="000C6425" w:rsidRPr="000C6425">
        <w:rPr>
          <w:i/>
          <w:noProof/>
        </w:rPr>
        <w:t>Dictionary, Sanskrit-English</w:t>
      </w:r>
      <w:r w:rsidR="000C6425">
        <w:rPr>
          <w:noProof/>
        </w:rPr>
        <w:t>, Universität zu Köln, 1899, https://www.sanskrit-lexicon.uni-koeln.de.</w:t>
      </w:r>
      <w:r w:rsidR="00DC29A8">
        <w:fldChar w:fldCharType="end"/>
      </w:r>
    </w:p>
  </w:footnote>
  <w:footnote w:id="13">
    <w:p w14:paraId="52B19163" w14:textId="151B0FCA"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DC29A8">
        <w:fldChar w:fldCharType="begin"/>
      </w:r>
      <w:r w:rsidR="000C6425">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ibid.</w:t>
      </w:r>
      <w:r w:rsidR="00DC29A8">
        <w:fldChar w:fldCharType="end"/>
      </w:r>
    </w:p>
  </w:footnote>
  <w:footnote w:id="14">
    <w:p w14:paraId="4C024A88" w14:textId="656E4151"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Trust, 1945, pp. 334-36.&lt;/DisplayText&gt;&lt;record&gt;&lt;rec-number&gt;380&lt;/rec-number&gt;&lt;foreign-keys&gt;&lt;key app="EN" db-id="ess5p2eeceedtnexdvi5deew0v5ezzrz5xfs" timestamp="1680817102" guid="bbe7e177-a128-4965-b161-348e262e8b28"&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Trust&lt;/publisher&gt;&lt;isbn&gt;9788172290085&lt;/isbn&gt;&lt;urls&gt;&lt;/urls&gt;&lt;/record&gt;&lt;/Cite&gt;&lt;/EndNote&gt;</w:instrText>
      </w:r>
      <w:r w:rsidR="00DC29A8">
        <w:fldChar w:fldCharType="separate"/>
      </w:r>
      <w:r w:rsidR="000C6425">
        <w:rPr>
          <w:noProof/>
        </w:rPr>
        <w:t xml:space="preserve">Gandhi, Mohandas K. "The Magic Spell of a Book." </w:t>
      </w:r>
      <w:r w:rsidR="000C6425" w:rsidRPr="000C6425">
        <w:rPr>
          <w:i/>
          <w:noProof/>
        </w:rPr>
        <w:t>An Autobiography, or, the Story of My Experiments with Truth</w:t>
      </w:r>
      <w:r w:rsidR="000C6425">
        <w:rPr>
          <w:noProof/>
        </w:rPr>
        <w:t>, translated by Mahadev Desai, Navajivan Trust, 1945, pp. 334-36.</w:t>
      </w:r>
      <w:r w:rsidR="00DC29A8">
        <w:fldChar w:fldCharType="end"/>
      </w:r>
    </w:p>
  </w:footnote>
  <w:footnote w:id="15">
    <w:p w14:paraId="0732BEF9" w14:textId="59119F03"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 guid="61775900-a54d-4213-be89-4b4f913e3d29"&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DC29A8">
        <w:fldChar w:fldCharType="separate"/>
      </w:r>
      <w:r w:rsidR="000C6425">
        <w:rPr>
          <w:noProof/>
        </w:rPr>
        <w:t xml:space="preserve">Rand, Ayn. </w:t>
      </w:r>
      <w:r w:rsidR="000C6425" w:rsidRPr="000C6425">
        <w:rPr>
          <w:i/>
          <w:noProof/>
        </w:rPr>
        <w:t>For the New Intellectual.</w:t>
      </w:r>
      <w:r w:rsidR="000C6425">
        <w:rPr>
          <w:noProof/>
        </w:rPr>
        <w:t xml:space="preserve"> Penguin Publishing Group, 1963.</w:t>
      </w:r>
      <w:r w:rsidR="00DC29A8">
        <w:fldChar w:fldCharType="end"/>
      </w:r>
    </w:p>
  </w:footnote>
  <w:footnote w:id="16">
    <w:p w14:paraId="1394254A" w14:textId="6540784D"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2020, Netflix.&lt;/DisplayText&gt;&lt;record&gt;&lt;rec-number&gt;534&lt;/rec-number&gt;&lt;foreign-keys&gt;&lt;key app="EN" db-id="ess5p2eeceedtnexdvi5deew0v5ezzrz5xfs" timestamp="1687496119" guid="e7127d25-c0c2-4b79-aa3a-3810a45e77f0"&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 2020&lt;/date&gt;&lt;/pub-dates&gt;&lt;/dates&gt;&lt;publisher&gt;Netflix&lt;/publisher&gt;&lt;urls&gt;&lt;/urls&gt;&lt;/record&gt;&lt;/Cite&gt;&lt;/EndNote&gt;</w:instrText>
      </w:r>
      <w:r w:rsidR="00DC29A8">
        <w:fldChar w:fldCharType="separate"/>
      </w:r>
      <w:r w:rsidR="000C6425">
        <w:rPr>
          <w:noProof/>
        </w:rPr>
        <w:t xml:space="preserve">"Why the Matrix Is a Trans Story According to Lilly Wachowski." </w:t>
      </w:r>
      <w:r w:rsidR="000C6425" w:rsidRPr="000C6425">
        <w:rPr>
          <w:i/>
          <w:noProof/>
        </w:rPr>
        <w:t>Netflix: Behind the Streams</w:t>
      </w:r>
      <w:r w:rsidR="000C6425">
        <w:rPr>
          <w:noProof/>
        </w:rPr>
        <w:t>. reported by Lilly Wachowski, 4 August, 2020 2020, Netflix.</w:t>
      </w:r>
      <w:r w:rsidR="00DC29A8">
        <w:fldChar w:fldCharType="end"/>
      </w:r>
    </w:p>
  </w:footnote>
  <w:footnote w:id="17">
    <w:p w14:paraId="0B224334" w14:textId="53E99225"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 guid="47331709-0ffe-4efc-bc3f-b6a2dbd2b392"&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A Study of the Sāṅkhya Philosophy." </w:t>
      </w:r>
      <w:r w:rsidR="000C6425" w:rsidRPr="000C6425">
        <w:rPr>
          <w:i/>
          <w:noProof/>
        </w:rPr>
        <w:t>The Complete Works of the Swami Vivekananda, Part 2</w:t>
      </w:r>
      <w:r w:rsidR="000C6425">
        <w:rPr>
          <w:noProof/>
        </w:rPr>
        <w:t>, edited by Swami Prajnananda, Mayavati Memorial Edition ed., Prabuddha Bharat Office, 1915, pp. 439-49.</w:t>
      </w:r>
      <w:r w:rsidR="00DC29A8">
        <w:fldChar w:fldCharType="end"/>
      </w:r>
    </w:p>
  </w:footnote>
  <w:footnote w:id="18">
    <w:p w14:paraId="7CDC86E3" w14:textId="105824B0"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circa 920&lt;/Year&gt;&lt;RecNum&gt;421&lt;/RecNum&gt;&lt;DisplayText&gt;&lt;style face="italic"&gt;Tanakh.&lt;/style&gt; Aleppo Codex, Shlomo ben Buya, circa 920, Aaron ben Moses ben Asher.&lt;/DisplayText&gt;&lt;record&gt;&lt;rec-number&gt;421&lt;/rec-number&gt;&lt;foreign-keys&gt;&lt;key app="EN" db-id="ess5p2eeceedtnexdvi5deew0v5ezzrz5xfs" timestamp="1681412058" guid="2e6e6bc5-c5e3-41e4-af00-962b8c537b0a"&gt;421&lt;/key&gt;&lt;/foreign-keys&gt;&lt;ref-type name="Book"&gt;6&lt;/ref-type&gt;&lt;contributors&gt;&lt;secondary-authors&gt;&lt;author&gt;Aaron ben Moses ben Asher&lt;/author&gt;&lt;/secondary-authors&gt;&lt;/contributors&gt;&lt;titles&gt;&lt;title&gt;Tanakh&lt;/title&gt;&lt;/titles&gt;&lt;edition&gt;Aleppo Codex&lt;/edition&gt;&lt;dates&gt;&lt;year&gt;circa 920&lt;/year&gt;&lt;/dates&gt;&lt;pub-location&gt;Tiberias&lt;/pub-location&gt;&lt;publisher&gt;Shlomo ben Buya&lt;/publisher&gt;&lt;urls&gt;&lt;related-urls&gt;&lt;url&gt;https://biblehub.com&lt;/url&gt;&lt;/related-urls&gt;&lt;/urls&gt;&lt;/record&gt;&lt;/Cite&gt;&lt;/EndNote&gt;</w:instrText>
      </w:r>
      <w:r w:rsidR="00DC29A8">
        <w:fldChar w:fldCharType="separate"/>
      </w:r>
      <w:r w:rsidR="000C6425" w:rsidRPr="000C6425">
        <w:rPr>
          <w:i/>
          <w:noProof/>
        </w:rPr>
        <w:t>Tanakh.</w:t>
      </w:r>
      <w:r w:rsidR="000C6425">
        <w:rPr>
          <w:noProof/>
        </w:rPr>
        <w:t xml:space="preserve"> Aleppo Codex, Shlomo ben Buya, circa 920, Aaron ben Moses ben Asher.</w:t>
      </w:r>
      <w:r w:rsidR="00DC29A8">
        <w:fldChar w:fldCharType="end"/>
      </w:r>
    </w:p>
  </w:footnote>
  <w:footnote w:id="19">
    <w:p w14:paraId="503EF3F2" w14:textId="6E28BD5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17&lt;/Year&gt;&lt;RecNum&gt;224&lt;/RecNum&gt;&lt;Pages&gt;1&lt;/Pages&gt;&lt;DisplayText&gt;&lt;style face="italic"&gt;The Holy Scriptures.&lt;/style&gt; Translated by M.L. Margolis, Jewish Publication Society of America, 1917.&lt;/DisplayText&gt;&lt;record&gt;&lt;rec-number&gt;224&lt;/rec-number&gt;&lt;foreign-keys&gt;&lt;key app="EN" db-id="ess5p2eeceedtnexdvi5deew0v5ezzrz5xfs" timestamp="1663716191" guid="2185953a-c1ea-404a-9a4e-98e164d57190"&gt;224&lt;/key&gt;&lt;/foreign-keys&gt;&lt;ref-type name="Book"&gt;6&lt;/ref-type&gt;&lt;contributors&gt;&lt;subsidiary-authors&gt;&lt;author&gt;Margolis, M.L.&lt;/author&gt;&lt;/subsidiary-authors&gt;&lt;/contributors&gt;&lt;titles&gt;&lt;title&gt;The Holy Scriptures&lt;/title&gt;&lt;/titles&gt;&lt;dates&gt;&lt;year&gt;1917&lt;/year&gt;&lt;/dates&gt;&lt;publisher&gt;Jewish Publication Society of America&lt;/publisher&gt;&lt;urls&gt;&lt;related-urls&gt;&lt;url&gt;https://books.google.com/books?id=fUsycqfvaQoC&lt;/url&gt;&lt;/related-urls&gt;&lt;/urls&gt;&lt;/record&gt;&lt;/Cite&gt;&lt;/EndNote&gt;</w:instrText>
      </w:r>
      <w:r w:rsidR="00DC29A8">
        <w:fldChar w:fldCharType="separate"/>
      </w:r>
      <w:r w:rsidR="000C6425" w:rsidRPr="000C6425">
        <w:rPr>
          <w:i/>
          <w:noProof/>
        </w:rPr>
        <w:t>The Holy Scriptures.</w:t>
      </w:r>
      <w:r w:rsidR="000C6425">
        <w:rPr>
          <w:noProof/>
        </w:rPr>
        <w:t xml:space="preserve"> Translated by M.L. Margolis, Jewish Publication Society of America, 1917.</w:t>
      </w:r>
      <w:r w:rsidR="00DC29A8">
        <w:fldChar w:fldCharType="end"/>
      </w:r>
    </w:p>
  </w:footnote>
  <w:footnote w:id="20">
    <w:p w14:paraId="56FFCCDF" w14:textId="07A26837"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 guid="b7a328e7-0bdd-4276-914a-36edc22ce68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related-urls&gt;&lt;url&gt;https://tipitaka.org&lt;/url&gt;&lt;/related-urls&gt;&lt;/urls&gt;&lt;/record&gt;&lt;/Cite&gt;&lt;/EndNote&gt;</w:instrText>
      </w:r>
      <w:r w:rsidR="00DC29A8">
        <w:fldChar w:fldCharType="separate"/>
      </w:r>
      <w:r w:rsidR="000C6425" w:rsidRPr="000C6425">
        <w:rPr>
          <w:i/>
          <w:noProof/>
        </w:rPr>
        <w:t>Pali Tipiṭaka.</w:t>
      </w:r>
      <w:r w:rsidR="000C6425">
        <w:rPr>
          <w:noProof/>
        </w:rPr>
        <w:t xml:space="preserve"> Sixth Council Edition, Vipassana Research Institute, 1956, The Sixth Buddhist Council.</w:t>
      </w:r>
      <w:r w:rsidR="00DC29A8">
        <w:fldChar w:fldCharType="end"/>
      </w:r>
    </w:p>
  </w:footnote>
  <w:footnote w:id="21">
    <w:p w14:paraId="1806DBF7" w14:textId="446C2B5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 guid="35ced58f-1e6d-4312-8fe6-7f2059af50e5"&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DC29A8">
        <w:fldChar w:fldCharType="separate"/>
      </w:r>
      <w:r w:rsidR="000C6425" w:rsidRPr="000C6425">
        <w:rPr>
          <w:i/>
          <w:noProof/>
        </w:rPr>
        <w:t>The Dhammapada.</w:t>
      </w:r>
      <w:r w:rsidR="000C6425">
        <w:rPr>
          <w:noProof/>
        </w:rPr>
        <w:t xml:space="preserve"> Translated by Daw Mya Tin, Department for the Promotion and Propagation of the Sasana, 1993.</w:t>
      </w:r>
      <w:r w:rsidR="00DC29A8">
        <w:fldChar w:fldCharType="end"/>
      </w:r>
    </w:p>
  </w:footnote>
  <w:footnote w:id="22">
    <w:p w14:paraId="60473AF6" w14:textId="3B3878BD"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Vyāsaḥ&lt;/Author&gt;&lt;Year&gt;1966&lt;/Year&gt;&lt;RecNum&gt;425&lt;/RecNum&gt;&lt;DisplayText&gt;Vyāsaḥ. &lt;style face="italic"&gt;Mahābhāratam.&lt;/style&gt; BORI Critical Edition, The Bhandarkar Oriental Research Institute, 1966, Vishnu S. Sukhtankar.&lt;/DisplayText&gt;&lt;record&gt;&lt;rec-number&gt;425&lt;/rec-number&gt;&lt;foreign-keys&gt;&lt;key app="EN" db-id="ess5p2eeceedtnexdvi5deew0v5ezzrz5xfs" timestamp="1681431880" guid="d74c7d0d-7d7a-484d-9b8e-b4d03a329e66"&gt;425&lt;/key&gt;&lt;/foreign-keys&gt;&lt;ref-type name="Book"&gt;6&lt;/ref-type&gt;&lt;contributors&gt;&lt;authors&gt;&lt;author&gt;Vyāsaḥ&lt;/author&gt;&lt;/auth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DC29A8">
        <w:fldChar w:fldCharType="separate"/>
      </w:r>
      <w:r w:rsidR="000C6425">
        <w:rPr>
          <w:noProof/>
        </w:rPr>
        <w:t xml:space="preserve">Vyāsaḥ. </w:t>
      </w:r>
      <w:r w:rsidR="000C6425" w:rsidRPr="000C6425">
        <w:rPr>
          <w:i/>
          <w:noProof/>
        </w:rPr>
        <w:t>Mahābhāratam.</w:t>
      </w:r>
      <w:r w:rsidR="000C6425">
        <w:rPr>
          <w:noProof/>
        </w:rPr>
        <w:t xml:space="preserve"> BORI Critical Edition, The Bhandarkar Oriental Research Institute, 1966, Vishnu S. Sukhtankar.</w:t>
      </w:r>
      <w:r w:rsidR="00DC29A8">
        <w:fldChar w:fldCharType="end"/>
      </w:r>
    </w:p>
  </w:footnote>
  <w:footnote w:id="23">
    <w:p w14:paraId="185A3AD6" w14:textId="59B2F12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0C6425">
        <w:rPr>
          <w:bCs/>
        </w:rPr>
        <w:instrText xml:space="preserve"> ADDIN EN.CITE &lt;EndNote&gt;&lt;Cite&gt;&lt;Author&gt;Vyāsaḥ&lt;/Author&gt;&lt;Year&gt;1897&lt;/Year&gt;&lt;RecNum&gt;546&lt;/RecNum&gt;&lt;DisplayText&gt;---. &lt;style face="italic"&gt;The Bhagavad Gita with the Commentary of Sri Sankaracharya.&lt;/style&gt; Translated by Alladi Mahadeva Sastri, Samata Books, 1897.&lt;/DisplayText&gt;&lt;record&gt;&lt;rec-number&gt;546&lt;/rec-number&gt;&lt;foreign-keys&gt;&lt;key app="EN" db-id="ess5p2eeceedtnexdvi5deew0v5ezzrz5xfs" timestamp="1688172726" guid="e3659860-adf4-4782-99d1-a044eca1bf6c"&gt;546&lt;/key&gt;&lt;/foreign-keys&gt;&lt;ref-type name="Book"&gt;6&lt;/ref-type&gt;&lt;contributors&gt;&lt;authors&gt;&lt;author&gt;Vyāsaḥ&lt;/author&gt;&lt;/authors&gt;&lt;subsidiary-authors&gt;&lt;author&gt;Alladi Mahadeva Sastri&lt;/author&gt;&lt;/subsidiary-authors&gt;&lt;/contributors&gt;&lt;titles&gt;&lt;title&gt;The Bhagavad Gita With The Commentary of Sri Sankaracharya&lt;/title&gt;&lt;/titles&gt;&lt;dates&gt;&lt;year&gt;1897&lt;/year&gt;&lt;/dates&gt;&lt;pub-location&gt;Madras&lt;/pub-location&gt;&lt;publisher&gt;Samata Books&lt;/publisher&gt;&lt;urls&gt;&lt;/urls&gt;&lt;/record&gt;&lt;/Cite&gt;&lt;/EndNote&gt;</w:instrText>
      </w:r>
      <w:r w:rsidR="00DC29A8">
        <w:rPr>
          <w:bCs/>
        </w:rPr>
        <w:fldChar w:fldCharType="separate"/>
      </w:r>
      <w:r w:rsidR="000C6425">
        <w:rPr>
          <w:bCs/>
          <w:noProof/>
        </w:rPr>
        <w:t xml:space="preserve">---. </w:t>
      </w:r>
      <w:r w:rsidR="000C6425" w:rsidRPr="000C6425">
        <w:rPr>
          <w:bCs/>
          <w:i/>
          <w:noProof/>
        </w:rPr>
        <w:t>The Bhagavad Gita with the Commentary of Sri Sankaracharya.</w:t>
      </w:r>
      <w:r w:rsidR="000C6425">
        <w:rPr>
          <w:bCs/>
          <w:noProof/>
        </w:rPr>
        <w:t xml:space="preserve"> Translated by Alladi Mahadeva Sastri, Samata Books, 1897.</w:t>
      </w:r>
      <w:r w:rsidR="00DC29A8">
        <w:rPr>
          <w:bCs/>
        </w:rPr>
        <w:fldChar w:fldCharType="end"/>
      </w:r>
      <w:r w:rsidR="00E440B2">
        <w:rPr>
          <w:bCs/>
        </w:rPr>
        <w:t xml:space="preserve"> </w:t>
      </w:r>
    </w:p>
  </w:footnote>
  <w:footnote w:id="24">
    <w:p w14:paraId="2B25F5BA" w14:textId="190BD4FD"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 guid="b2697fb0-3f32-4445-88b1-c5ff88fe866e"&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DC29A8">
        <w:fldChar w:fldCharType="separate"/>
      </w:r>
      <w:r w:rsidR="000C6425" w:rsidRPr="000C6425">
        <w:rPr>
          <w:i/>
          <w:noProof/>
        </w:rPr>
        <w:t>The Christian Bible.</w:t>
      </w:r>
      <w:r w:rsidR="000C6425">
        <w:rPr>
          <w:noProof/>
        </w:rPr>
        <w:t xml:space="preserve"> Novum Testamentum Graece, Wurttembergische Bibelanstalt, 1898, Eberhard Nestle.</w:t>
      </w:r>
      <w:r w:rsidR="00DC29A8">
        <w:fldChar w:fldCharType="end"/>
      </w:r>
    </w:p>
  </w:footnote>
  <w:footnote w:id="25">
    <w:p w14:paraId="3F285AF6" w14:textId="4F6CE622"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769&lt;/Year&gt;&lt;RecNum&gt;580&lt;/RecNum&gt;&lt;DisplayText&gt;&lt;style face="italic"&gt;The Holy Bible, King James Version.&lt;/style&gt; Oxford University Press, 1769.&lt;/DisplayText&gt;&lt;record&gt;&lt;rec-number&gt;580&lt;/rec-number&gt;&lt;foreign-keys&gt;&lt;key app="EN" db-id="ess5p2eeceedtnexdvi5deew0v5ezzrz5xfs" timestamp="1689027916" guid="f949767c-1018-4ab6-bb5a-455763581807"&gt;580&lt;/key&gt;&lt;/foreign-keys&gt;&lt;ref-type name="Book"&gt;6&lt;/ref-type&gt;&lt;contributors&gt;&lt;/contributors&gt;&lt;titles&gt;&lt;title&gt;The Holy Bible, King James Version&lt;/title&gt;&lt;/titles&gt;&lt;dates&gt;&lt;year&gt;1769&lt;/year&gt;&lt;/dates&gt;&lt;pub-location&gt;Oxford&lt;/pub-location&gt;&lt;publisher&gt;Oxford University Press&lt;/publisher&gt;&lt;urls&gt;&lt;/urls&gt;&lt;/record&gt;&lt;/Cite&gt;&lt;/EndNote&gt;</w:instrText>
      </w:r>
      <w:r w:rsidR="00DC29A8">
        <w:fldChar w:fldCharType="separate"/>
      </w:r>
      <w:r w:rsidR="000C6425" w:rsidRPr="000C6425">
        <w:rPr>
          <w:i/>
          <w:noProof/>
        </w:rPr>
        <w:t>The Holy Bible, King James Version.</w:t>
      </w:r>
      <w:r w:rsidR="000C6425">
        <w:rPr>
          <w:noProof/>
        </w:rPr>
        <w:t xml:space="preserve"> Oxford University Press, 1769.</w:t>
      </w:r>
      <w:r w:rsidR="00DC29A8">
        <w:fldChar w:fldCharType="end"/>
      </w:r>
    </w:p>
  </w:footnote>
  <w:footnote w:id="26">
    <w:p w14:paraId="677D6209" w14:textId="39FB9F76"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 guid="b19d506d-df56-45fc-a098-f7a09b91cc18"&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DC29A8">
        <w:fldChar w:fldCharType="separate"/>
      </w:r>
      <w:r w:rsidR="000C6425" w:rsidRPr="000C6425">
        <w:rPr>
          <w:i/>
          <w:noProof/>
        </w:rPr>
        <w:t>Al-Qurʾān.</w:t>
      </w:r>
      <w:r w:rsidR="000C6425">
        <w:rPr>
          <w:noProof/>
        </w:rPr>
        <w:t xml:space="preserve"> The Cairo Edition, Amiri Press, 1924, Al-Azhar University.</w:t>
      </w:r>
      <w:r w:rsidR="00DC29A8">
        <w:fldChar w:fldCharType="end"/>
      </w:r>
    </w:p>
  </w:footnote>
  <w:footnote w:id="27">
    <w:p w14:paraId="4BC9FA9C" w14:textId="0CA2A59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 guid="3af032b9-44f4-4e99-b613-66f9695eefff"&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DC29A8">
        <w:fldChar w:fldCharType="separate"/>
      </w:r>
      <w:r w:rsidR="000C6425" w:rsidRPr="000C6425">
        <w:rPr>
          <w:i/>
          <w:noProof/>
        </w:rPr>
        <w:t>The Message of the Qurʼan.</w:t>
      </w:r>
      <w:r w:rsidR="000C6425">
        <w:rPr>
          <w:noProof/>
        </w:rPr>
        <w:t xml:space="preserve"> Translated by Muhammad Asad, Book Foundation, 2004.</w:t>
      </w:r>
      <w:r w:rsidR="00DC29A8">
        <w:fldChar w:fldCharType="end"/>
      </w:r>
    </w:p>
  </w:footnote>
  <w:footnote w:id="28">
    <w:p w14:paraId="1F8ECA00" w14:textId="37C49A95"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Jefferson&lt;/Author&gt;&lt;Year&gt;1776&lt;/Year&gt;&lt;RecNum&gt;589&lt;/RecNum&gt;&lt;DisplayText&gt;Jefferson, Thomas. &lt;style face="italic"&gt;Declaration of Independence.&lt;/style&gt; Edited by Second Continental Congress, Stone Engraving, William J. Stone, 1776.&lt;/DisplayText&gt;&lt;record&gt;&lt;rec-number&gt;589&lt;/rec-number&gt;&lt;foreign-keys&gt;&lt;key app="EN" db-id="ess5p2eeceedtnexdvi5deew0v5ezzrz5xfs" timestamp="1690609344" guid="f74c1109-b448-4071-93fc-85ecde59e6e9"&gt;589&lt;/key&gt;&lt;/foreign-keys&gt;&lt;ref-type name="Book"&gt;6&lt;/ref-type&gt;&lt;contributors&gt;&lt;authors&gt;&lt;author&gt;Jefferson, Thomas&lt;/author&gt;&lt;/authors&gt;&lt;tertiary-authors&gt;&lt;author&gt;Second Continental Congress,&lt;/author&gt;&lt;/tertiary-authors&gt;&lt;/contributors&gt;&lt;titles&gt;&lt;title&gt;Declaration of Independence&lt;/title&gt;&lt;/titles&gt;&lt;edition&gt;Stone Engraving&lt;/edition&gt;&lt;dates&gt;&lt;year&gt;1776&lt;/year&gt;&lt;pub-dates&gt;&lt;date&gt;1820&lt;/date&gt;&lt;/pub-dates&gt;&lt;/dates&gt;&lt;pub-location&gt;Philadelphia&lt;/pub-location&gt;&lt;publisher&gt;William J. Stone&lt;/publisher&gt;&lt;urls&gt;&lt;/urls&gt;&lt;/record&gt;&lt;/Cite&gt;&lt;/EndNote&gt;</w:instrText>
      </w:r>
      <w:r w:rsidR="00DC29A8">
        <w:fldChar w:fldCharType="separate"/>
      </w:r>
      <w:r w:rsidR="000C6425">
        <w:rPr>
          <w:noProof/>
        </w:rPr>
        <w:t xml:space="preserve">Jefferson, Thomas. </w:t>
      </w:r>
      <w:r w:rsidR="000C6425" w:rsidRPr="000C6425">
        <w:rPr>
          <w:i/>
          <w:noProof/>
        </w:rPr>
        <w:t>Declaration of Independence.</w:t>
      </w:r>
      <w:r w:rsidR="000C6425">
        <w:rPr>
          <w:noProof/>
        </w:rPr>
        <w:t xml:space="preserve"> Edited by Second Continental Congress, Stone Engraving, William J. Stone, 1776.</w:t>
      </w:r>
      <w:r w:rsidR="00DC29A8">
        <w:fldChar w:fldCharType="end"/>
      </w:r>
    </w:p>
  </w:footnote>
  <w:footnote w:id="29">
    <w:p w14:paraId="2F8D4DE7" w14:textId="2EFEB64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 guid="76684f13-9996-4df4-aace-5980d2f80b7a"&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DC29A8">
        <w:fldChar w:fldCharType="separate"/>
      </w:r>
      <w:r w:rsidR="000C6425">
        <w:rPr>
          <w:noProof/>
        </w:rPr>
        <w:t xml:space="preserve">Publius. </w:t>
      </w:r>
      <w:r w:rsidR="000C6425" w:rsidRPr="000C6425">
        <w:rPr>
          <w:i/>
          <w:noProof/>
        </w:rPr>
        <w:t>The Federalist.</w:t>
      </w:r>
      <w:r w:rsidR="000C6425">
        <w:rPr>
          <w:noProof/>
        </w:rPr>
        <w:t xml:space="preserve"> John and Andrew M'Lean, 1788.</w:t>
      </w:r>
      <w:r w:rsidR="00DC29A8">
        <w:fldChar w:fldCharType="end"/>
      </w:r>
    </w:p>
  </w:footnote>
  <w:footnote w:id="30">
    <w:p w14:paraId="521BB91A" w14:textId="7F3A7F83"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 guid="31324457-c7d9-4125-a2bf-ec6a24d5aaa0"&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DC29A8">
        <w:fldChar w:fldCharType="separate"/>
      </w:r>
      <w:r w:rsidR="000C6425">
        <w:rPr>
          <w:noProof/>
        </w:rPr>
        <w:t xml:space="preserve">Sieyès, Emmanuel Joseph. </w:t>
      </w:r>
      <w:r w:rsidR="000C6425" w:rsidRPr="000C6425">
        <w:rPr>
          <w:i/>
          <w:noProof/>
        </w:rPr>
        <w:t>Qu'est-Ce Que Le Tiers-État?</w:t>
      </w:r>
      <w:r w:rsidR="000C6425">
        <w:rPr>
          <w:noProof/>
        </w:rPr>
        <w:t xml:space="preserve"> 1789.</w:t>
      </w:r>
      <w:r w:rsidR="00DC29A8">
        <w:fldChar w:fldCharType="end"/>
      </w:r>
    </w:p>
  </w:footnote>
  <w:footnote w:id="31">
    <w:p w14:paraId="6B677E49" w14:textId="76714072"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ieyès&lt;/Author&gt;&lt;Year&gt;2014&lt;/Year&gt;&lt;RecNum&gt;581&lt;/RecNum&gt;&lt;DisplayText&gt;---. &amp;quot;What Is the Third Estate?&amp;quot; &lt;style face="italic"&gt;Emmanuel Joseph Sieyès: The Essential Political Writings&lt;/style&gt;, Brill, 2014, Oliver W. Lembcke and Florian Weber.&lt;/DisplayText&gt;&lt;record&gt;&lt;rec-number&gt;581&lt;/rec-number&gt;&lt;foreign-keys&gt;&lt;key app="EN" db-id="ess5p2eeceedtnexdvi5deew0v5ezzrz5xfs" timestamp="1689059231" guid="fa05fac1-ee48-4777-89b6-75cdbba62f17"&gt;581&lt;/key&gt;&lt;/foreign-keys&gt;&lt;ref-type name="Book Section"&gt;5&lt;/ref-type&gt;&lt;contributors&gt;&lt;authors&gt;&lt;author&gt;Sieyès, Emmanuel Joseph&lt;/author&gt;&lt;/authors&gt;&lt;tertiary-authors&gt;&lt;author&gt;Oliver W. Lembcke&lt;/author&gt;&lt;author&gt;Florian Weber&lt;/author&gt;&lt;/tertiary-authors&gt;&lt;/contributors&gt;&lt;titles&gt;&lt;title&gt;What Is the Third Estate?&lt;/title&gt;&lt;secondary-title&gt;Emmanuel Joseph Sieyès: The Essential Political Writings&lt;/secondary-title&gt;&lt;/titles&gt;&lt;dates&gt;&lt;year&gt;2014&lt;/year&gt;&lt;/dates&gt;&lt;publisher&gt;Brill&lt;/publisher&gt;&lt;urls&gt;&lt;/urls&gt;&lt;/record&gt;&lt;/Cite&gt;&lt;/EndNote&gt;</w:instrText>
      </w:r>
      <w:r w:rsidR="00DC29A8">
        <w:fldChar w:fldCharType="separate"/>
      </w:r>
      <w:r w:rsidR="000C6425">
        <w:rPr>
          <w:noProof/>
        </w:rPr>
        <w:t xml:space="preserve">---. "What Is the Third Estate?" </w:t>
      </w:r>
      <w:r w:rsidR="000C6425" w:rsidRPr="000C6425">
        <w:rPr>
          <w:i/>
          <w:noProof/>
        </w:rPr>
        <w:t>Emmanuel Joseph Sieyès: The Essential Political Writings</w:t>
      </w:r>
      <w:r w:rsidR="000C6425">
        <w:rPr>
          <w:noProof/>
        </w:rPr>
        <w:t>, Brill, 2014, Oliver W. Lembcke and Florian Weber.</w:t>
      </w:r>
      <w:r w:rsidR="00DC29A8">
        <w:fldChar w:fldCharType="end"/>
      </w:r>
    </w:p>
  </w:footnote>
  <w:footnote w:id="32">
    <w:p w14:paraId="17B7AAF2" w14:textId="3F31D76C"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 guid="63b8cb56-41d7-4756-96c9-de89829b80cf"&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DC29A8">
        <w:fldChar w:fldCharType="separate"/>
      </w:r>
      <w:r w:rsidR="000C6425">
        <w:rPr>
          <w:noProof/>
        </w:rPr>
        <w:t xml:space="preserve">Marx, Karl and Friedrich Engels. </w:t>
      </w:r>
      <w:r w:rsidR="000C6425" w:rsidRPr="000C6425">
        <w:rPr>
          <w:i/>
          <w:noProof/>
        </w:rPr>
        <w:t>Manifest Der Kommunistischen Partei: Veröffentlicht Im Februar 1848.</w:t>
      </w:r>
      <w:r w:rsidR="000C6425">
        <w:rPr>
          <w:noProof/>
        </w:rPr>
        <w:t xml:space="preserve"> Gedruckt in der Office der "Bildungs-Gesellschaft für Arbeiter" von J.E. Burghard, 1848.</w:t>
      </w:r>
      <w:r w:rsidR="00DC29A8">
        <w:fldChar w:fldCharType="end"/>
      </w:r>
    </w:p>
  </w:footnote>
  <w:footnote w:id="33">
    <w:p w14:paraId="38D31F7D" w14:textId="6010730C"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 guid="e4fe88e8-c42d-4dd6-bbb0-43b55d2ab4d9"&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DC29A8">
        <w:fldChar w:fldCharType="separate"/>
      </w:r>
      <w:r w:rsidR="000C6425">
        <w:rPr>
          <w:noProof/>
        </w:rPr>
        <w:t xml:space="preserve">---. </w:t>
      </w:r>
      <w:r w:rsidR="000C6425" w:rsidRPr="000C6425">
        <w:rPr>
          <w:i/>
          <w:noProof/>
        </w:rPr>
        <w:t>Manifesto of the Communist Party.</w:t>
      </w:r>
      <w:r w:rsidR="000C6425">
        <w:rPr>
          <w:noProof/>
        </w:rPr>
        <w:t xml:space="preserve"> Translated by Friedrich Engels, Charles H. Kerr &amp; Company, 1906.</w:t>
      </w:r>
      <w:r w:rsidR="00DC29A8">
        <w:fldChar w:fldCharType="end"/>
      </w:r>
    </w:p>
  </w:footnote>
  <w:footnote w:id="34">
    <w:p w14:paraId="68BE5EB9" w14:textId="1F358EF3" w:rsidR="00E313A3" w:rsidRPr="001B26D3" w:rsidRDefault="00E313A3" w:rsidP="00E313A3">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 guid="2a673d02-272b-42ef-ac71-dc25bccb48b2"&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DC29A8">
        <w:fldChar w:fldCharType="separate"/>
      </w:r>
      <w:r w:rsidR="000C6425">
        <w:rPr>
          <w:noProof/>
        </w:rPr>
        <w:t xml:space="preserve">Gentile, Benito Mussolini and Giovanni. </w:t>
      </w:r>
      <w:r w:rsidR="000C6425" w:rsidRPr="000C6425">
        <w:rPr>
          <w:i/>
          <w:noProof/>
        </w:rPr>
        <w:t>La Dottrina Del Fascismo.</w:t>
      </w:r>
      <w:r w:rsidR="000C6425">
        <w:rPr>
          <w:noProof/>
        </w:rPr>
        <w:t xml:space="preserve"> Treccani, 1932, </w:t>
      </w:r>
      <w:r w:rsidR="000C6425" w:rsidRPr="000C6425">
        <w:rPr>
          <w:i/>
          <w:noProof/>
        </w:rPr>
        <w:t>Enciclopedia Italiana</w:t>
      </w:r>
      <w:r w:rsidR="000C6425">
        <w:rPr>
          <w:noProof/>
        </w:rPr>
        <w:t>.</w:t>
      </w:r>
      <w:r w:rsidR="00DC29A8">
        <w:fldChar w:fldCharType="end"/>
      </w:r>
    </w:p>
  </w:footnote>
  <w:footnote w:id="35">
    <w:p w14:paraId="2A1D5690" w14:textId="0BA48139" w:rsidR="001D132C" w:rsidRPr="001B26D3" w:rsidRDefault="001D132C" w:rsidP="001D132C">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 guid="7f281d8e-51ef-41e0-80c2-bfae8f886e63"&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DC29A8">
        <w:fldChar w:fldCharType="separate"/>
      </w:r>
      <w:r w:rsidR="000C6425">
        <w:rPr>
          <w:noProof/>
        </w:rPr>
        <w:t xml:space="preserve">---. </w:t>
      </w:r>
      <w:r w:rsidR="000C6425" w:rsidRPr="000C6425">
        <w:rPr>
          <w:i/>
          <w:noProof/>
        </w:rPr>
        <w:t>Fascism Doctrine and Institutions.</w:t>
      </w:r>
      <w:r w:rsidR="000C6425">
        <w:rPr>
          <w:noProof/>
        </w:rPr>
        <w:t xml:space="preserve"> Ardita Publishers, 1935.</w:t>
      </w:r>
      <w:r w:rsidR="00DC29A8">
        <w:fldChar w:fldCharType="end"/>
      </w:r>
    </w:p>
  </w:footnote>
  <w:footnote w:id="36">
    <w:p w14:paraId="3B7C812D" w14:textId="40CAA8BC"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andhi&lt;/Author&gt;&lt;Year&gt;1908&lt;/Year&gt;&lt;RecNum&gt;540&lt;/RecNum&gt;&lt;DisplayText&gt;Gandhi, Mohandas K. &lt;style face="italic"&gt;</w:instrText>
      </w:r>
      <w:r w:rsidR="000C6425">
        <w:rPr>
          <w:rFonts w:ascii="Gujarati Sangam MN" w:hAnsi="Gujarati Sangam MN" w:cs="Gujarati Sangam MN"/>
        </w:rPr>
        <w:instrText>સર્વોદય</w:instrText>
      </w:r>
      <w:r w:rsidR="000C6425">
        <w:instrText xml:space="preserve"> [Sarvodaya].&lt;/style&gt; 1908.&lt;/DisplayText&gt;&lt;record&gt;&lt;rec-number&gt;540&lt;/rec-number&gt;&lt;foreign-keys&gt;&lt;key app="EN" db-id="ess5p2eeceedtnexdvi5deew0v5ezzrz5xfs" timestamp="1687553658" guid="3dc2b423-e5b7-4558-9e30-2337a2e7006d"&gt;540&lt;/key&gt;&lt;/foreign-keys&gt;&lt;ref-type name="Book"&gt;6&lt;/ref-type&gt;&lt;contributors&gt;&lt;authors&gt;&lt;author&gt;Gandhi, Mohandas K.&lt;/author&gt;&lt;/authors&gt;&lt;/contributors&gt;&lt;titles&gt;&lt;title&gt;</w:instrText>
      </w:r>
      <w:r w:rsidR="000C6425">
        <w:rPr>
          <w:rFonts w:ascii="Gujarati Sangam MN" w:hAnsi="Gujarati Sangam MN" w:cs="Gujarati Sangam MN"/>
        </w:rPr>
        <w:instrText>સર્વોદય</w:instrText>
      </w:r>
      <w:r w:rsidR="000C6425">
        <w:instrText xml:space="preserve"> [Sarvodaya]&lt;/title&gt;&lt;/titles&gt;&lt;dates&gt;&lt;year&gt;1908&lt;/year&gt;&lt;/dates&gt;&lt;urls&gt;&lt;/urls&gt;&lt;/record&gt;&lt;/Cite&gt;&lt;/EndNote&gt;</w:instrText>
      </w:r>
      <w:r w:rsidR="00DC29A8">
        <w:fldChar w:fldCharType="separate"/>
      </w:r>
      <w:r w:rsidR="000C6425">
        <w:rPr>
          <w:noProof/>
        </w:rPr>
        <w:t xml:space="preserve">Gandhi, Mohandas K. </w:t>
      </w:r>
      <w:r w:rsidR="000C6425" w:rsidRPr="005D1D8D">
        <w:rPr>
          <w:rFonts w:ascii="Gujarati Sangam MN" w:hAnsi="Gujarati Sangam MN" w:cs="Gujarati Sangam MN"/>
          <w:i/>
          <w:noProof/>
        </w:rPr>
        <w:t>સર્વોદય</w:t>
      </w:r>
      <w:r w:rsidR="000C6425" w:rsidRPr="000C6425">
        <w:rPr>
          <w:i/>
          <w:noProof/>
        </w:rPr>
        <w:t xml:space="preserve"> [Sarvodaya].</w:t>
      </w:r>
      <w:r w:rsidR="000C6425">
        <w:rPr>
          <w:noProof/>
        </w:rPr>
        <w:t xml:space="preserve"> 1908.</w:t>
      </w:r>
      <w:r w:rsidR="00DC29A8">
        <w:fldChar w:fldCharType="end"/>
      </w:r>
    </w:p>
  </w:footnote>
  <w:footnote w:id="37">
    <w:p w14:paraId="28C9503E" w14:textId="316BA7B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 guid="1ca47690-f00a-4ee5-ace1-f614d0650dad"&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DC29A8">
        <w:fldChar w:fldCharType="separate"/>
      </w:r>
      <w:r w:rsidR="000C6425">
        <w:rPr>
          <w:noProof/>
        </w:rPr>
        <w:t xml:space="preserve">---. </w:t>
      </w:r>
      <w:r w:rsidR="000C6425" w:rsidRPr="000C6425">
        <w:rPr>
          <w:i/>
          <w:noProof/>
        </w:rPr>
        <w:t>Sarvodaya.</w:t>
      </w:r>
      <w:r w:rsidR="000C6425">
        <w:rPr>
          <w:noProof/>
        </w:rPr>
        <w:t xml:space="preserve"> Translated by Vinoba Bhave, Jitendra T. Desai, 1956.</w:t>
      </w:r>
      <w:r w:rsidR="00DC29A8">
        <w:fldChar w:fldCharType="end"/>
      </w:r>
    </w:p>
  </w:footnote>
  <w:footnote w:id="38">
    <w:p w14:paraId="491B5BCC" w14:textId="277EA2BE"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 guid="d56395ba-0d33-49f0-966a-55b5eba406d2"&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DC29A8">
        <w:fldChar w:fldCharType="separate"/>
      </w:r>
      <w:r w:rsidR="000C6425">
        <w:rPr>
          <w:noProof/>
        </w:rPr>
        <w:t xml:space="preserve">Rand, Ayn. </w:t>
      </w:r>
      <w:r w:rsidR="000C6425" w:rsidRPr="000C6425">
        <w:rPr>
          <w:i/>
          <w:noProof/>
        </w:rPr>
        <w:t>Atlas Shrugged.</w:t>
      </w:r>
      <w:r w:rsidR="000C6425">
        <w:rPr>
          <w:noProof/>
        </w:rPr>
        <w:t xml:space="preserve"> Random House, 1957.</w:t>
      </w:r>
      <w:r w:rsidR="00DC29A8">
        <w:fldChar w:fldCharType="end"/>
      </w:r>
    </w:p>
  </w:footnote>
  <w:footnote w:id="39">
    <w:p w14:paraId="11F49AEB" w14:textId="72E2185B" w:rsidR="00234233" w:rsidRDefault="00234233" w:rsidP="00234233">
      <w:pPr>
        <w:pStyle w:val="FootnoteText"/>
      </w:pPr>
      <w:r>
        <w:rPr>
          <w:rStyle w:val="FootnoteReference"/>
        </w:rPr>
        <w:footnoteRef/>
      </w:r>
      <w:r>
        <w:rPr>
          <w:rStyle w:val="FootnoteReference"/>
        </w:rPr>
        <w:tab/>
      </w:r>
      <w:r w:rsidR="00DC29A8">
        <w:fldChar w:fldCharType="begin"/>
      </w:r>
      <w:r w:rsidR="000C6425">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 guid="922bed18-441b-4e0b-91c2-6ab490d90aac"&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DC29A8">
        <w:fldChar w:fldCharType="separate"/>
      </w:r>
      <w:r w:rsidR="000C6425">
        <w:rPr>
          <w:noProof/>
        </w:rPr>
        <w:t>Wachowski, Lana and Lilly Wachowski. "The Matrix." Warner Brothers, 1999.</w:t>
      </w:r>
      <w:r w:rsidR="00DC29A8">
        <w:fldChar w:fldCharType="end"/>
      </w:r>
    </w:p>
  </w:footnote>
  <w:footnote w:id="40">
    <w:p w14:paraId="29949452" w14:textId="3E767620"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 guid="ec316348-4afe-4c21-bac3-a4f6ec28c552"&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What Is Religion?" </w:t>
      </w:r>
      <w:r w:rsidR="000C6425" w:rsidRPr="000C6425">
        <w:rPr>
          <w:i/>
          <w:noProof/>
        </w:rPr>
        <w:t>The Complete Works of the Swami Vivekananda, Part 1</w:t>
      </w:r>
      <w:r w:rsidR="000C6425">
        <w:rPr>
          <w:noProof/>
        </w:rPr>
        <w:t>, edited by Swami Prajnananda, Mayavati Memorial Edition ed., Prabuddha Bharat Office, 1915, pp. 333-43.</w:t>
      </w:r>
      <w:r w:rsidR="00DC29A8">
        <w:fldChar w:fldCharType="end"/>
      </w:r>
    </w:p>
  </w:footnote>
  <w:footnote w:id="41">
    <w:p w14:paraId="0BB5663D" w14:textId="17CD6735" w:rsidR="00A975C8" w:rsidRPr="00F67357" w:rsidRDefault="00A975C8" w:rsidP="00A975C8">
      <w:pPr>
        <w:pStyle w:val="FootnoteText"/>
      </w:pPr>
      <w:r w:rsidRPr="00F67357">
        <w:rPr>
          <w:rStyle w:val="FootnoteReference"/>
          <w:b w:val="0"/>
          <w:bCs/>
        </w:rPr>
        <w:footnoteRef/>
      </w:r>
      <w:r w:rsidRPr="00F67357">
        <w:rPr>
          <w:rStyle w:val="FootnoteReference"/>
        </w:rPr>
        <w:tab/>
      </w:r>
      <w:r w:rsidR="00DC29A8">
        <w:fldChar w:fldCharType="begin"/>
      </w:r>
      <w:r w:rsidR="000C6425">
        <w:instrText xml:space="preserve"> ADDIN EN.CITE &lt;EndNote&gt;&lt;Cite&gt;&lt;Author&gt;Alex-engraver&lt;/Author&gt;&lt;Year&gt;2011&lt;/Year&gt;&lt;RecNum&gt;561&lt;/RecNum&gt;&lt;DisplayText&gt;Alex-engraver. &amp;quot;Sahaja Subtle System.&amp;quot; Wikimedia Foundation, 2011. commons.wikimedia.org/wiki/File:SahajaSubtleSystem.svg.&lt;/DisplayText&gt;&lt;record&gt;&lt;rec-number&gt;561&lt;/rec-number&gt;&lt;foreign-keys&gt;&lt;key app="EN" db-id="ess5p2eeceedtnexdvi5deew0v5ezzrz5xfs" timestamp="1688506502" guid="cfd0a732-a54c-4d6b-9125-b8465f7c3365"&gt;561&lt;/key&gt;&lt;/foreign-keys&gt;&lt;ref-type name="Audiovisual Material"&gt;3&lt;/ref-type&gt;&lt;contributors&gt;&lt;authors&gt;&lt;author&gt;Alex-engraver&lt;/author&gt;&lt;/authors&gt;&lt;/contributors&gt;&lt;titles&gt;&lt;title&gt;Sahaja Subtle System&lt;/title&gt;&lt;/titles&gt;&lt;dates&gt;&lt;year&gt;2011&lt;/year&gt;&lt;/dates&gt;&lt;pub-location&gt;en.wiktionary.org&lt;/pub-location&gt;&lt;publisher&gt;Wikimedia Foundation&lt;/publisher&gt;&lt;urls&gt;&lt;related-urls&gt;&lt;url&gt;commons.wikimedia.org/wiki/File:SahajaSubtleSystem.svg&lt;/url&gt;&lt;/related-urls&gt;&lt;/urls&gt;&lt;/record&gt;&lt;/Cite&gt;&lt;/EndNote&gt;</w:instrText>
      </w:r>
      <w:r w:rsidR="00DC29A8">
        <w:fldChar w:fldCharType="separate"/>
      </w:r>
      <w:r w:rsidR="000C6425">
        <w:rPr>
          <w:noProof/>
        </w:rPr>
        <w:t>Alex-engraver. "Sahaja Subtle System." Wikimedia Foundation, 2011. commons.wikimedia.org/wiki/File:SahajaSubtleSystem.svg.</w:t>
      </w:r>
      <w:r w:rsidR="00DC29A8">
        <w:fldChar w:fldCharType="end"/>
      </w:r>
    </w:p>
  </w:footnote>
  <w:footnote w:id="42">
    <w:p w14:paraId="3EC3DA3D" w14:textId="60BECC21" w:rsidR="00B06997" w:rsidRDefault="00B06997" w:rsidP="00B06997">
      <w:pPr>
        <w:pStyle w:val="FootnoteText"/>
      </w:pPr>
      <w:r w:rsidRPr="002506B3">
        <w:rPr>
          <w:rStyle w:val="FootnoteReference"/>
          <w:b w:val="0"/>
          <w:bCs/>
        </w:rPr>
        <w:footnoteRef/>
      </w:r>
      <w:r>
        <w:rPr>
          <w:rStyle w:val="FootnoteReference"/>
        </w:rPr>
        <w:tab/>
      </w:r>
      <w:r w:rsidR="00DC29A8">
        <w:fldChar w:fldCharType="begin"/>
      </w:r>
      <w:r w:rsidR="000C6425">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 guid="baa06a75-abdb-4f8d-a7c9-52b233dae65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DC29A8">
        <w:fldChar w:fldCharType="separate"/>
      </w:r>
      <w:r w:rsidR="000C6425">
        <w:rPr>
          <w:noProof/>
        </w:rPr>
        <w:t xml:space="preserve">Cook, Francis H. </w:t>
      </w:r>
      <w:r w:rsidR="000C6425" w:rsidRPr="000C6425">
        <w:rPr>
          <w:i/>
          <w:noProof/>
        </w:rPr>
        <w:t>Hua-Yen Buddhism: The Jewel Net of Indra.</w:t>
      </w:r>
      <w:r w:rsidR="000C6425">
        <w:rPr>
          <w:noProof/>
        </w:rPr>
        <w:t xml:space="preserve"> Penn State Press, 2010.</w:t>
      </w:r>
      <w:r w:rsidR="00DC29A8">
        <w:fldChar w:fldCharType="end"/>
      </w:r>
    </w:p>
  </w:footnote>
  <w:footnote w:id="43">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4">
    <w:p w14:paraId="0922B628" w14:textId="7965B842"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 guid="07e7a0a4-4b51-4f59-b23c-40c1d98b1d8e"&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DC29A8">
        <w:fldChar w:fldCharType="separate"/>
      </w:r>
      <w:r w:rsidR="000C6425">
        <w:rPr>
          <w:noProof/>
        </w:rPr>
        <w:t>Tagore, Rabindranath. "Bharoto Bhagyo Bidhata." 1911.</w:t>
      </w:r>
      <w:r w:rsidR="00DC29A8">
        <w:fldChar w:fldCharType="end"/>
      </w:r>
    </w:p>
  </w:footnote>
  <w:footnote w:id="45">
    <w:p w14:paraId="75E280DA" w14:textId="2BA11261"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 guid="91a1c1dc-ace0-4755-b9ea-47456896d9d2"&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DC29A8">
        <w:fldChar w:fldCharType="separate"/>
      </w:r>
      <w:r w:rsidR="000C6425">
        <w:rPr>
          <w:noProof/>
        </w:rPr>
        <w:t>---. "The Morning Song of India." 1919.</w:t>
      </w:r>
      <w:r w:rsidR="00DC29A8">
        <w:fldChar w:fldCharType="end"/>
      </w:r>
    </w:p>
  </w:footnote>
  <w:footnote w:id="46">
    <w:p w14:paraId="489CBEA1" w14:textId="58C8AC4B"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 guid="ba7d9285-ec37-4bb9-90df-dba33c5dc3c2"&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DC29A8">
        <w:fldChar w:fldCharType="separate"/>
      </w:r>
      <w:r w:rsidR="000C6425">
        <w:rPr>
          <w:noProof/>
        </w:rPr>
        <w:t xml:space="preserve">Kipling, Rudyard. "The Elephant’s Child." </w:t>
      </w:r>
      <w:r w:rsidR="000C6425" w:rsidRPr="000C6425">
        <w:rPr>
          <w:i/>
          <w:noProof/>
        </w:rPr>
        <w:t>Just So Stories</w:t>
      </w:r>
      <w:r w:rsidR="000C6425">
        <w:rPr>
          <w:noProof/>
        </w:rPr>
        <w:t>, Doubleday, Page &amp; Company, 1902, pp. 63-83.</w:t>
      </w:r>
      <w:r w:rsidR="00DC29A8">
        <w:fldChar w:fldCharType="end"/>
      </w:r>
    </w:p>
  </w:footnote>
  <w:footnote w:id="47">
    <w:p w14:paraId="57641E1E" w14:textId="3F2F4D23"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0C6425">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DC29A8">
        <w:rPr>
          <w:bCs/>
        </w:rPr>
        <w:fldChar w:fldCharType="separate"/>
      </w:r>
      <w:r w:rsidR="000C6425">
        <w:rPr>
          <w:bCs/>
          <w:noProof/>
        </w:rPr>
        <w:t>Kapoor, Raj. "Mera Naam Joker." R. K. Films, 1970.</w:t>
      </w:r>
      <w:r w:rsidR="00DC29A8">
        <w:rPr>
          <w:bCs/>
        </w:rPr>
        <w:fldChar w:fldCharType="end"/>
      </w:r>
    </w:p>
  </w:footnote>
  <w:footnote w:id="48">
    <w:p w14:paraId="40B9789D" w14:textId="32A0318C" w:rsidR="00086929" w:rsidRPr="008048FB" w:rsidRDefault="00086929" w:rsidP="00086929">
      <w:pPr>
        <w:pStyle w:val="FootnoteText"/>
        <w:rPr>
          <w:rFonts w:eastAsiaTheme="minorHAnsi"/>
        </w:rPr>
      </w:pPr>
      <w:r w:rsidRPr="008048FB">
        <w:rPr>
          <w:rStyle w:val="FootnoteReference"/>
          <w:b w:val="0"/>
          <w:bCs/>
        </w:rPr>
        <w:footnoteRef/>
      </w:r>
      <w:r w:rsidRPr="008048FB">
        <w:rPr>
          <w:rStyle w:val="FootnoteReference"/>
          <w:b w:val="0"/>
          <w:bCs/>
        </w:rPr>
        <w:tab/>
      </w:r>
      <w:r w:rsidR="00621052" w:rsidRPr="008048FB">
        <w:rPr>
          <w:rFonts w:eastAsiaTheme="minorHAnsi"/>
        </w:rPr>
        <w:t xml:space="preserve">The whole problem of speaking about the end (particularly the end of history) is that you </w:t>
      </w:r>
      <w:proofErr w:type="gramStart"/>
      <w:r w:rsidR="00621052" w:rsidRPr="008048FB">
        <w:rPr>
          <w:rFonts w:eastAsiaTheme="minorHAnsi"/>
        </w:rPr>
        <w:t>have to</w:t>
      </w:r>
      <w:proofErr w:type="gramEnd"/>
      <w:r w:rsidR="00621052" w:rsidRPr="008048FB">
        <w:rPr>
          <w:rFonts w:eastAsiaTheme="minorHAnsi"/>
        </w:rPr>
        <w:t xml:space="preserve"> speak of what lies beyond the end and also, at the same time, of the impossibility of ending. This paradox is produced by the fact that in a non-linear, non-Euclidean space of history the end cannot be located. The end is, in fact, only conceivable in a logical order of causality and continuity. Now, it is events themselves which, by their artificial production, their programmed </w:t>
      </w:r>
      <w:proofErr w:type="gramStart"/>
      <w:r w:rsidR="00621052" w:rsidRPr="008048FB">
        <w:rPr>
          <w:rFonts w:eastAsiaTheme="minorHAnsi"/>
        </w:rPr>
        <w:t>occurrence</w:t>
      </w:r>
      <w:proofErr w:type="gramEnd"/>
      <w:r w:rsidR="00621052" w:rsidRPr="008048FB">
        <w:rPr>
          <w:rFonts w:eastAsiaTheme="minorHAnsi"/>
        </w:rPr>
        <w:t xml:space="preserve"> or the anticipation of their effects - not to mention their transfiguration in the media - are suppressing the cause effect relation and hence all historical continuity</w:t>
      </w:r>
      <w:r w:rsidR="0060622A" w:rsidRPr="008048FB">
        <w:rPr>
          <w:rFonts w:eastAsiaTheme="minorHAnsi"/>
        </w:rPr>
        <w:t xml:space="preserve"> </w:t>
      </w:r>
      <w:r w:rsidR="008048FB">
        <w:rPr>
          <w:rFonts w:eastAsiaTheme="minorHAnsi"/>
        </w:rPr>
        <w:t>(</w:t>
      </w:r>
      <w:r w:rsidR="008048FB" w:rsidRPr="008048FB">
        <w:t>Baudrillard</w:t>
      </w:r>
      <w:r w:rsidR="008048FB">
        <w:t xml:space="preserve">, </w:t>
      </w:r>
      <w:r w:rsidR="0077555B">
        <w:t>110)</w:t>
      </w:r>
      <w:r w:rsidR="00621052" w:rsidRPr="008048FB">
        <w:rPr>
          <w:rFonts w:eastAsiaTheme="minorHAnsi"/>
        </w:rPr>
        <w:t>.</w:t>
      </w:r>
    </w:p>
    <w:p w14:paraId="4DAC3C30" w14:textId="62CE035A" w:rsidR="008048FB" w:rsidRPr="00621052" w:rsidRDefault="00764C0B" w:rsidP="00086929">
      <w:pPr>
        <w:pStyle w:val="FootnoteText"/>
      </w:pPr>
      <w:r>
        <w:fldChar w:fldCharType="begin"/>
      </w:r>
      <w:r>
        <w:instrText xml:space="preserve"> ADDIN EN.CITE &lt;EndNote&gt;&lt;Cite&gt;&lt;Author&gt;Baudrillard&lt;/Author&gt;&lt;Year&gt;1994&lt;/Year&gt;&lt;RecNum&gt;612&lt;/RecNum&gt;&lt;DisplayText&gt;Baudrillard, J. &lt;style face="italic"&gt;The Illusion of the End.&lt;/style&gt; Stanford University Press, 1994.&lt;/DisplayText&gt;&lt;record&gt;&lt;rec-number&gt;612&lt;/rec-number&gt;&lt;foreign-keys&gt;&lt;key app="EN" db-id="ess5p2eeceedtnexdvi5deew0v5ezzrz5xfs" timestamp="1693008613"&gt;612&lt;/key&gt;&lt;/foreign-keys&gt;&lt;ref-type name="Book"&gt;6&lt;/ref-type&gt;&lt;contributors&gt;&lt;authors&gt;&lt;author&gt;Baudrillard, J.&lt;/author&gt;&lt;/authors&gt;&lt;/contributors&gt;&lt;titles&gt;&lt;title&gt;The Illusion of the End&lt;/title&gt;&lt;/titles&gt;&lt;dates&gt;&lt;year&gt;1994&lt;/year&gt;&lt;/dates&gt;&lt;publisher&gt;Stanford University Press&lt;/publisher&gt;&lt;isbn&gt;9780804725019&lt;/isbn&gt;&lt;urls&gt;&lt;/urls&gt;&lt;/record&gt;&lt;/Cite&gt;&lt;/EndNote&gt;</w:instrText>
      </w:r>
      <w:r>
        <w:fldChar w:fldCharType="separate"/>
      </w:r>
      <w:r>
        <w:rPr>
          <w:noProof/>
        </w:rPr>
        <w:t xml:space="preserve">Baudrillard, J. </w:t>
      </w:r>
      <w:r w:rsidRPr="00764C0B">
        <w:rPr>
          <w:i/>
          <w:noProof/>
        </w:rPr>
        <w:t>The Illusion of the End.</w:t>
      </w:r>
      <w:r>
        <w:rPr>
          <w:noProof/>
        </w:rPr>
        <w:t xml:space="preserve"> Stanford University Press, 1994.</w:t>
      </w:r>
      <w:r>
        <w:fldChar w:fldCharType="end"/>
      </w:r>
    </w:p>
  </w:footnote>
  <w:footnote w:id="49">
    <w:p w14:paraId="599543B1" w14:textId="79EB97E4" w:rsidR="00F914EF" w:rsidRDefault="00874DC2" w:rsidP="00AE7498">
      <w:pPr>
        <w:pStyle w:val="FootnoteText"/>
      </w:pPr>
      <w:r w:rsidRPr="001B26D3">
        <w:rPr>
          <w:rStyle w:val="FootnoteReference"/>
          <w:b w:val="0"/>
          <w:bCs/>
        </w:rPr>
        <w:footnoteRef/>
      </w:r>
      <w:r w:rsidRPr="001B26D3">
        <w:rPr>
          <w:rStyle w:val="FootnoteReference"/>
          <w:b w:val="0"/>
          <w:bCs/>
        </w:rPr>
        <w:tab/>
      </w:r>
      <w:r w:rsidR="00E344D1" w:rsidRPr="00E344D1">
        <w:rPr>
          <w:color w:val="000000" w:themeColor="text1"/>
          <w:shd w:val="clear" w:color="auto" w:fill="FFFFFF"/>
        </w:rPr>
        <w:t>Dr. S. Radhakrishnan explained—</w:t>
      </w:r>
      <w:r w:rsidR="00E344D1">
        <w:rPr>
          <w:color w:val="000000" w:themeColor="text1"/>
        </w:rPr>
        <w:t>"</w:t>
      </w:r>
      <w:r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w:t>
      </w:r>
      <w:r w:rsidR="00922CE3" w:rsidRPr="00E344D1">
        <w:rPr>
          <w:color w:val="000000" w:themeColor="text1"/>
        </w:rPr>
        <w:t xml:space="preserve"> (</w:t>
      </w:r>
      <w:r w:rsidR="00F914EF" w:rsidRPr="00E344D1">
        <w:rPr>
          <w:noProof/>
          <w:color w:val="000000" w:themeColor="text1"/>
        </w:rPr>
        <w:t>Government of India</w:t>
      </w:r>
      <w:r w:rsidR="00922CE3" w:rsidRPr="00E344D1">
        <w:rPr>
          <w:color w:val="000000" w:themeColor="text1"/>
        </w:rPr>
        <w:t>)</w:t>
      </w:r>
      <w:r w:rsidRPr="00E344D1">
        <w:rPr>
          <w:color w:val="000000" w:themeColor="text1"/>
        </w:rPr>
        <w:t>.</w:t>
      </w:r>
      <w:r w:rsidR="00E344D1">
        <w:rPr>
          <w:color w:val="000000" w:themeColor="text1"/>
        </w:rPr>
        <w:t>”</w:t>
      </w:r>
      <w:r w:rsidR="00495A4E" w:rsidRPr="00E344D1">
        <w:rPr>
          <w:color w:val="000000" w:themeColor="text1"/>
        </w:rPr>
        <w:t xml:space="preserve"> </w:t>
      </w:r>
    </w:p>
    <w:p w14:paraId="0D9FCB43" w14:textId="651AE15C" w:rsidR="00874DC2" w:rsidRPr="001B26D3" w:rsidRDefault="00DC29A8" w:rsidP="00AE7498">
      <w:pPr>
        <w:pStyle w:val="FootnoteText"/>
      </w:pPr>
      <w:r>
        <w:fldChar w:fldCharType="begin"/>
      </w:r>
      <w:r w:rsidR="000C6425">
        <w:instrText xml:space="preserve"> ADDIN EN.CITE &lt;EndNote&gt;&lt;Cite&gt;&lt;Author&gt;Government of India&lt;/Author&gt;&lt;Year&gt;2002&lt;/Year&gt;&lt;RecNum&gt;441&lt;/RecNum&gt;&lt;DisplayText&gt;Government of India. &amp;quot;The Flag Code of India.&amp;quot; Ministry of Home Affairs, 2002.&lt;/DisplayText&gt;&lt;record&gt;&lt;rec-number&gt;441&lt;/rec-number&gt;&lt;foreign-keys&gt;&lt;key app="EN" db-id="ess5p2eeceedtnexdvi5deew0v5ezzrz5xfs" timestamp="1681594675" guid="2d69ad59-ce98-4734-8778-9db4268c6500"&gt;441&lt;/key&gt;&lt;/foreign-keys&gt;&lt;ref-type name="Government Document"&gt;46&lt;/ref-type&gt;&lt;contributors&gt;&lt;authors&gt;&lt;author&gt;Government of India,&lt;/author&gt;&lt;/authors&gt;&lt;/contributors&gt;&lt;titles&gt;&lt;title&gt;The Flag Code of India&lt;/title&gt;&lt;/titles&gt;&lt;dates&gt;&lt;year&gt;2002&lt;/year&gt;&lt;/dates&gt;&lt;pub-location&gt;New Delhi&lt;/pub-location&gt;&lt;publisher&gt;Ministry of Home Affairs&lt;/publisher&gt;&lt;urls&gt;&lt;/urls&gt;&lt;/record&gt;&lt;/Cite&gt;&lt;/EndNote&gt;</w:instrText>
      </w:r>
      <w:r>
        <w:fldChar w:fldCharType="separate"/>
      </w:r>
      <w:r w:rsidR="000C6425">
        <w:rPr>
          <w:noProof/>
        </w:rPr>
        <w:t>Government of India. "The Flag Code of India." Ministry of Home Affairs, 200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93CD" w14:textId="77777777" w:rsidR="001D132C" w:rsidRDefault="001D132C">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1408" w14:textId="77777777" w:rsidR="001D132C" w:rsidRPr="004E7BB5" w:rsidRDefault="001D132C"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80&lt;/item&gt;&lt;item&gt;381&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6&lt;/item&gt;&lt;item&gt;549&lt;/item&gt;&lt;item&gt;561&lt;/item&gt;&lt;item&gt;580&lt;/item&gt;&lt;item&gt;581&lt;/item&gt;&lt;item&gt;582&lt;/item&gt;&lt;item&gt;589&lt;/item&gt;&lt;item&gt;611&lt;/item&gt;&lt;item&gt;612&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40C3"/>
    <w:rsid w:val="000854F0"/>
    <w:rsid w:val="00086929"/>
    <w:rsid w:val="00087FC9"/>
    <w:rsid w:val="00091D8B"/>
    <w:rsid w:val="00093004"/>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B9A"/>
    <w:rsid w:val="000E0CBA"/>
    <w:rsid w:val="000E1AD9"/>
    <w:rsid w:val="000E1ED1"/>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6966"/>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9565F"/>
    <w:rsid w:val="00396556"/>
    <w:rsid w:val="003A6D5C"/>
    <w:rsid w:val="003A6E99"/>
    <w:rsid w:val="003B0745"/>
    <w:rsid w:val="003B3F90"/>
    <w:rsid w:val="003B4A16"/>
    <w:rsid w:val="003B6093"/>
    <w:rsid w:val="003C2B22"/>
    <w:rsid w:val="003C2B95"/>
    <w:rsid w:val="003C320C"/>
    <w:rsid w:val="003C343D"/>
    <w:rsid w:val="003C3F91"/>
    <w:rsid w:val="003C4845"/>
    <w:rsid w:val="003D03B6"/>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52DF"/>
    <w:rsid w:val="004E5851"/>
    <w:rsid w:val="004E6FCA"/>
    <w:rsid w:val="004E7BB5"/>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5245"/>
    <w:rsid w:val="005B63E0"/>
    <w:rsid w:val="005B6985"/>
    <w:rsid w:val="005B7D0A"/>
    <w:rsid w:val="005C1D8D"/>
    <w:rsid w:val="005C26E1"/>
    <w:rsid w:val="005C5832"/>
    <w:rsid w:val="005C7362"/>
    <w:rsid w:val="005C74F4"/>
    <w:rsid w:val="005C776F"/>
    <w:rsid w:val="005D1D8D"/>
    <w:rsid w:val="005D2E05"/>
    <w:rsid w:val="005E06B0"/>
    <w:rsid w:val="005E3B85"/>
    <w:rsid w:val="005E69B2"/>
    <w:rsid w:val="005E702B"/>
    <w:rsid w:val="005E703B"/>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3356"/>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433C"/>
    <w:rsid w:val="00A9539E"/>
    <w:rsid w:val="00A95F26"/>
    <w:rsid w:val="00A975C8"/>
    <w:rsid w:val="00AA28FD"/>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FC"/>
    <w:rsid w:val="00BE4B57"/>
    <w:rsid w:val="00BE70D4"/>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191"/>
    <w:rsid w:val="00E7563E"/>
    <w:rsid w:val="00E75FDD"/>
    <w:rsid w:val="00E763E8"/>
    <w:rsid w:val="00E8035E"/>
    <w:rsid w:val="00E8245B"/>
    <w:rsid w:val="00E83539"/>
    <w:rsid w:val="00E85D03"/>
    <w:rsid w:val="00E85F0F"/>
    <w:rsid w:val="00E922C7"/>
    <w:rsid w:val="00E9459C"/>
    <w:rsid w:val="00E94A3E"/>
    <w:rsid w:val="00E9535A"/>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header" Target="header52.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footer" Target="footer29.xml"/><Relationship Id="rId95" Type="http://schemas.openxmlformats.org/officeDocument/2006/relationships/fontTable" Target="fontTable.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80" Type="http://schemas.openxmlformats.org/officeDocument/2006/relationships/header" Target="header47.xml"/><Relationship Id="rId85" Type="http://schemas.openxmlformats.org/officeDocument/2006/relationships/hyperlink" Target="https://www.sanskrit-lexicon.uni-koeln.de" TargetMode="External"/><Relationship Id="rId93" Type="http://schemas.openxmlformats.org/officeDocument/2006/relationships/header" Target="header5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footer" Target="footer28.xml"/><Relationship Id="rId91" Type="http://schemas.openxmlformats.org/officeDocument/2006/relationships/image" Target="media/image2.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0.xml"/><Relationship Id="rId94" Type="http://schemas.openxmlformats.org/officeDocument/2006/relationships/footer" Target="footer3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header" Target="header53.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header" Target="header51.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0013</Words>
  <Characters>57077</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08-26T02:28:00Z</dcterms:created>
  <dcterms:modified xsi:type="dcterms:W3CDTF">2023-08-26T02:28:00Z</dcterms:modified>
</cp:coreProperties>
</file>